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BFFB3C" w14:textId="0F76E2E3" w:rsidR="001E1D87" w:rsidRPr="00341D86" w:rsidRDefault="001E1D87" w:rsidP="001E1D87">
      <w:pPr>
        <w:pStyle w:val="Title"/>
      </w:pPr>
      <w:r w:rsidRPr="22599274">
        <w:t>Your paper’s title should be using the “</w:t>
      </w:r>
      <w:r>
        <w:t xml:space="preserve">Main </w:t>
      </w:r>
      <w:r w:rsidRPr="22599274">
        <w:t>Title” style in this template (which is configured as Times New Roman, 16-point bold</w:t>
      </w:r>
      <w:r w:rsidR="00B8030A">
        <w:t>, Single space, 24pts after</w:t>
      </w:r>
      <w:r w:rsidRPr="22599274">
        <w:t>)</w:t>
      </w:r>
    </w:p>
    <w:p w14:paraId="17556665" w14:textId="6EE804FC" w:rsidR="002F1561" w:rsidRDefault="0028151C" w:rsidP="00F9191A">
      <w:pPr>
        <w:pStyle w:val="Typeofpaper"/>
      </w:pPr>
      <w:r>
        <w:t>Completed</w:t>
      </w:r>
      <w:r w:rsidR="00335EBD" w:rsidRPr="00335EBD">
        <w:t xml:space="preserve"> </w:t>
      </w:r>
      <w:r w:rsidR="00335EBD" w:rsidRPr="00436058">
        <w:t>Research Paper</w:t>
      </w:r>
      <w:r w:rsidR="00335EBD">
        <w:t>/Short</w:t>
      </w:r>
      <w:r>
        <w:t xml:space="preserve"> </w:t>
      </w:r>
      <w:r w:rsidR="002717E4" w:rsidRPr="00436058">
        <w:t>P</w:t>
      </w:r>
      <w:r w:rsidR="00AA7D3C" w:rsidRPr="00436058">
        <w:t>aper</w:t>
      </w:r>
      <w:r w:rsidR="00DC0D62">
        <w:br/>
      </w:r>
      <w:r w:rsidR="00335EBD" w:rsidRPr="00341D86">
        <w:rPr>
          <w:color w:val="000000" w:themeColor="text1"/>
        </w:rPr>
        <w:t>(</w:t>
      </w:r>
      <w:r w:rsidR="00B8030A" w:rsidRPr="008F264A">
        <w:rPr>
          <w:color w:val="EE0000"/>
        </w:rPr>
        <w:t xml:space="preserve">Use exactly and keep </w:t>
      </w:r>
      <w:r w:rsidR="007878A6" w:rsidRPr="008F264A">
        <w:rPr>
          <w:color w:val="EE0000"/>
        </w:rPr>
        <w:t xml:space="preserve">only </w:t>
      </w:r>
      <w:r w:rsidR="007878A6" w:rsidRPr="008F264A">
        <w:rPr>
          <w:color w:val="EE0000"/>
          <w:u w:val="single"/>
        </w:rPr>
        <w:t xml:space="preserve">one </w:t>
      </w:r>
      <w:r w:rsidR="00B8030A" w:rsidRPr="008F264A">
        <w:rPr>
          <w:color w:val="EE0000"/>
          <w:u w:val="single"/>
        </w:rPr>
        <w:t>of these</w:t>
      </w:r>
      <w:r w:rsidR="00B8030A" w:rsidRPr="008F264A">
        <w:rPr>
          <w:color w:val="EE0000"/>
        </w:rPr>
        <w:t xml:space="preserve"> </w:t>
      </w:r>
      <w:r w:rsidR="007878A6" w:rsidRPr="008F264A">
        <w:rPr>
          <w:color w:val="EE0000"/>
        </w:rPr>
        <w:t>submission categor</w:t>
      </w:r>
      <w:r w:rsidR="0062101F" w:rsidRPr="008F264A">
        <w:rPr>
          <w:color w:val="EE0000"/>
        </w:rPr>
        <w:t>ies</w:t>
      </w:r>
      <w:r w:rsidR="00335EBD" w:rsidRPr="00341D86">
        <w:rPr>
          <w:color w:val="000000" w:themeColor="text1"/>
        </w:rPr>
        <w:t>)</w:t>
      </w:r>
    </w:p>
    <w:p w14:paraId="6E43BAE9" w14:textId="77777777" w:rsidR="00EC5186" w:rsidRDefault="00EC5186" w:rsidP="00F9191A">
      <w:pPr>
        <w:pStyle w:val="Typeofpaper"/>
      </w:pPr>
    </w:p>
    <w:p w14:paraId="4FE6739D" w14:textId="77777777" w:rsidR="008F264A" w:rsidRPr="00AC45C0" w:rsidRDefault="008F264A" w:rsidP="008F264A">
      <w:pPr>
        <w:pStyle w:val="Basictext"/>
      </w:pPr>
      <w:r w:rsidRPr="00AC45C0">
        <w:t>Place the author information for the final version here using style "Author" as illustrated below (and delete this text before resubmission):</w:t>
      </w:r>
    </w:p>
    <w:p w14:paraId="56EE3895" w14:textId="77777777" w:rsidR="008F264A" w:rsidRPr="00AC45C0" w:rsidRDefault="008F264A" w:rsidP="008F264A">
      <w:pPr>
        <w:pStyle w:val="Author"/>
      </w:pPr>
      <w:bookmarkStart w:id="0" w:name="_Hlk65563840"/>
      <w:r w:rsidRPr="00AC45C0">
        <w:t>Jane Doe, University of Paris, Stockholm, France, jane.doe@university.edu</w:t>
      </w:r>
    </w:p>
    <w:p w14:paraId="0BFD9136" w14:textId="77777777" w:rsidR="008F264A" w:rsidRPr="00AC45C0" w:rsidRDefault="008F264A" w:rsidP="008F264A">
      <w:pPr>
        <w:pStyle w:val="Author"/>
      </w:pPr>
      <w:r w:rsidRPr="00AC45C0">
        <w:t xml:space="preserve">John Doe, University of Lisbon, </w:t>
      </w:r>
      <w:r w:rsidRPr="00AC45C0">
        <w:rPr>
          <w:lang w:val="en-GB"/>
        </w:rPr>
        <w:t>Uppsala</w:t>
      </w:r>
      <w:r w:rsidRPr="00AC45C0">
        <w:t>, Portugal, john.doe@university.edu</w:t>
      </w:r>
    </w:p>
    <w:p w14:paraId="19B8795F" w14:textId="77777777" w:rsidR="008F264A" w:rsidRPr="00AC45C0" w:rsidRDefault="008F264A" w:rsidP="008F264A">
      <w:pPr>
        <w:pStyle w:val="Author"/>
      </w:pPr>
      <w:r w:rsidRPr="00AC45C0">
        <w:t xml:space="preserve">First Name Last Name, University of </w:t>
      </w:r>
      <w:r w:rsidRPr="00AC45C0">
        <w:rPr>
          <w:lang w:val="en-GB"/>
        </w:rPr>
        <w:t>Research</w:t>
      </w:r>
      <w:r w:rsidRPr="00AC45C0">
        <w:t xml:space="preserve">, </w:t>
      </w:r>
      <w:r w:rsidRPr="00AC45C0">
        <w:rPr>
          <w:lang w:val="en-GB"/>
        </w:rPr>
        <w:t>City</w:t>
      </w:r>
      <w:r w:rsidRPr="00AC45C0">
        <w:t>, Country, email</w:t>
      </w:r>
    </w:p>
    <w:bookmarkEnd w:id="0"/>
    <w:p w14:paraId="6087B249" w14:textId="77777777" w:rsidR="008F264A" w:rsidRPr="008F264A" w:rsidRDefault="008F264A" w:rsidP="00F9191A">
      <w:pPr>
        <w:pStyle w:val="Typeofpaper"/>
        <w:rPr>
          <w:lang w:val="x-none"/>
        </w:rPr>
      </w:pPr>
    </w:p>
    <w:p w14:paraId="4245F1E1" w14:textId="77777777" w:rsidR="008F264A" w:rsidRDefault="008F264A" w:rsidP="00F9191A">
      <w:pPr>
        <w:pStyle w:val="Typeofpaper"/>
      </w:pPr>
    </w:p>
    <w:p w14:paraId="7B2C855F" w14:textId="6B9765C4" w:rsidR="002717E4" w:rsidRPr="00436058" w:rsidRDefault="002717E4" w:rsidP="002717E4">
      <w:pPr>
        <w:pStyle w:val="Subtitle"/>
        <w:rPr>
          <w:szCs w:val="18"/>
          <w:lang w:val="en-US"/>
        </w:rPr>
      </w:pPr>
      <w:r w:rsidRPr="00436058">
        <w:rPr>
          <w:lang w:val="en-US"/>
        </w:rPr>
        <w:t xml:space="preserve">Abstract (format of this heading: </w:t>
      </w:r>
      <w:r w:rsidR="0051485E">
        <w:rPr>
          <w:lang w:val="en-US"/>
        </w:rPr>
        <w:t>“</w:t>
      </w:r>
      <w:r w:rsidRPr="00436058">
        <w:rPr>
          <w:lang w:val="en-US"/>
        </w:rPr>
        <w:t>Subtitle</w:t>
      </w:r>
      <w:r w:rsidR="0051485E">
        <w:rPr>
          <w:lang w:val="en-US"/>
        </w:rPr>
        <w:t>”</w:t>
      </w:r>
      <w:r w:rsidRPr="00436058">
        <w:rPr>
          <w:lang w:val="en-US"/>
        </w:rPr>
        <w:t>)</w:t>
      </w:r>
    </w:p>
    <w:p w14:paraId="76059A4D" w14:textId="15BB72CB" w:rsidR="002717E4" w:rsidRPr="00436058" w:rsidRDefault="002717E4" w:rsidP="002717E4">
      <w:pPr>
        <w:pStyle w:val="Abstract"/>
      </w:pPr>
      <w:r w:rsidRPr="00436058">
        <w:t xml:space="preserve">The paper should have an abstract of not more than 150 words. The abstract should be understandable by the general IS researcher who is not an expert in the topic area. The abstract should follow the </w:t>
      </w:r>
      <w:r w:rsidR="0051485E">
        <w:t>“</w:t>
      </w:r>
      <w:r w:rsidRPr="00436058">
        <w:t>Abstract</w:t>
      </w:r>
      <w:r w:rsidR="0051485E">
        <w:t>”</w:t>
      </w:r>
      <w:r w:rsidRPr="00436058">
        <w:t xml:space="preserve"> style as presented here.</w:t>
      </w:r>
    </w:p>
    <w:p w14:paraId="4FFD6180" w14:textId="77777777" w:rsidR="002717E4" w:rsidRPr="00436058" w:rsidRDefault="002717E4" w:rsidP="002717E4">
      <w:pPr>
        <w:pStyle w:val="Basictext"/>
        <w:rPr>
          <w:lang w:val="en-US"/>
        </w:rPr>
      </w:pPr>
    </w:p>
    <w:p w14:paraId="204DDDEA" w14:textId="4582F470" w:rsidR="000F548B" w:rsidRDefault="002717E4" w:rsidP="002717E4">
      <w:pPr>
        <w:pStyle w:val="Abstract"/>
      </w:pPr>
      <w:r w:rsidRPr="00436058">
        <w:t>Keywords: One, Two, Three, Four</w:t>
      </w:r>
      <w:r w:rsidR="00EB7455">
        <w:t>, Five. (</w:t>
      </w:r>
      <w:r w:rsidR="00B8030A" w:rsidRPr="00381A3B">
        <w:rPr>
          <w:u w:val="single"/>
        </w:rPr>
        <w:t>not more than five keywords</w:t>
      </w:r>
      <w:r w:rsidR="00EB7455">
        <w:t>)</w:t>
      </w:r>
    </w:p>
    <w:p w14:paraId="034F9738" w14:textId="77777777" w:rsidR="008F264A" w:rsidRPr="008F264A" w:rsidRDefault="008F264A" w:rsidP="008F264A">
      <w:pPr>
        <w:pStyle w:val="Basictext"/>
        <w:rPr>
          <w:lang w:val="en-US"/>
        </w:rPr>
      </w:pPr>
    </w:p>
    <w:p w14:paraId="5DAB2E73" w14:textId="483DD5F0" w:rsidR="002717E4" w:rsidRPr="00436058" w:rsidRDefault="00587DD6" w:rsidP="008F264A">
      <w:pPr>
        <w:spacing w:before="0"/>
        <w:jc w:val="left"/>
        <w:rPr>
          <w:b/>
          <w:lang w:val="en-US"/>
        </w:rPr>
      </w:pPr>
      <w:r w:rsidRPr="00436058">
        <w:rPr>
          <w:lang w:val="en-US"/>
        </w:rPr>
        <w:t xml:space="preserve">******************************* </w:t>
      </w:r>
      <w:r w:rsidR="002717E4" w:rsidRPr="00436058">
        <w:rPr>
          <w:b/>
          <w:lang w:val="en-US"/>
        </w:rPr>
        <w:t>Important information</w:t>
      </w:r>
      <w:r w:rsidRPr="00436058">
        <w:rPr>
          <w:b/>
          <w:lang w:val="en-US"/>
        </w:rPr>
        <w:t xml:space="preserve"> </w:t>
      </w:r>
      <w:r w:rsidRPr="00436058">
        <w:rPr>
          <w:lang w:val="en-US"/>
        </w:rPr>
        <w:t>********************</w:t>
      </w:r>
      <w:r w:rsidR="005C4F09">
        <w:rPr>
          <w:lang w:val="en-US"/>
        </w:rPr>
        <w:t>********</w:t>
      </w:r>
    </w:p>
    <w:p w14:paraId="627761DC" w14:textId="4D5F0EEB" w:rsidR="008F264A" w:rsidRPr="00AC45C0" w:rsidRDefault="00EB7455" w:rsidP="008F264A">
      <w:pPr>
        <w:pStyle w:val="Basictext"/>
        <w:numPr>
          <w:ilvl w:val="0"/>
          <w:numId w:val="35"/>
        </w:numPr>
        <w:ind w:left="426" w:hanging="284"/>
        <w:rPr>
          <w:lang w:val="en-US"/>
        </w:rPr>
      </w:pPr>
      <w:r w:rsidRPr="00341D86">
        <w:t xml:space="preserve">Each type of submission has specific page length requirements. See </w:t>
      </w:r>
      <w:r w:rsidR="000F548B" w:rsidRPr="00341D86">
        <w:t xml:space="preserve">section </w:t>
      </w:r>
      <w:r w:rsidR="001A39BB" w:rsidRPr="00341D86">
        <w:t>3</w:t>
      </w:r>
      <w:r w:rsidR="000F548B" w:rsidRPr="00341D86">
        <w:t xml:space="preserve"> </w:t>
      </w:r>
      <w:r w:rsidR="001A39BB" w:rsidRPr="00341D86">
        <w:t>below</w:t>
      </w:r>
      <w:r w:rsidRPr="00341D86">
        <w:t xml:space="preserve">. These page limits are </w:t>
      </w:r>
      <w:r w:rsidRPr="00381A3B">
        <w:rPr>
          <w:b/>
          <w:bCs/>
          <w:u w:val="single"/>
        </w:rPr>
        <w:t>all</w:t>
      </w:r>
      <w:r w:rsidR="00362040" w:rsidRPr="00381A3B">
        <w:rPr>
          <w:b/>
          <w:bCs/>
          <w:u w:val="single"/>
        </w:rPr>
        <w:t>-</w:t>
      </w:r>
      <w:r w:rsidRPr="00381A3B">
        <w:rPr>
          <w:b/>
          <w:bCs/>
          <w:u w:val="single"/>
        </w:rPr>
        <w:t>inclusive</w:t>
      </w:r>
      <w:r w:rsidRPr="00341D86">
        <w:t xml:space="preserve"> and include the title, abstract, body of the paper, figures and tables, references, and appendices. </w:t>
      </w:r>
      <w:r w:rsidR="008F264A" w:rsidRPr="00AC45C0">
        <w:rPr>
          <w:lang w:val="en-US"/>
        </w:rPr>
        <w:t>Any revised submission that exceeds page length limits will be rejected</w:t>
      </w:r>
      <w:r w:rsidR="008F264A">
        <w:rPr>
          <w:lang w:val="en-US"/>
        </w:rPr>
        <w:t>, as well as if the authors alter the font-size for respecting the limits</w:t>
      </w:r>
      <w:r w:rsidR="008F264A" w:rsidRPr="00AC45C0">
        <w:rPr>
          <w:lang w:val="en-US"/>
        </w:rPr>
        <w:t>.</w:t>
      </w:r>
    </w:p>
    <w:p w14:paraId="7876837F" w14:textId="28EB9DB6" w:rsidR="007C3862" w:rsidRPr="00341D86" w:rsidRDefault="00EB7455" w:rsidP="00890F31">
      <w:pPr>
        <w:pStyle w:val="Basictext"/>
        <w:numPr>
          <w:ilvl w:val="0"/>
          <w:numId w:val="35"/>
        </w:numPr>
        <w:ind w:left="426" w:hanging="284"/>
      </w:pPr>
      <w:r w:rsidRPr="00341D86">
        <w:t xml:space="preserve">Start the main body of the paper (i.e., the Introduction section) on the </w:t>
      </w:r>
      <w:r w:rsidRPr="00890F31">
        <w:rPr>
          <w:b/>
          <w:bCs/>
        </w:rPr>
        <w:t>FIRST</w:t>
      </w:r>
      <w:r w:rsidRPr="00341D86">
        <w:t xml:space="preserve"> page; that is, </w:t>
      </w:r>
      <w:r w:rsidRPr="00381A3B">
        <w:rPr>
          <w:b/>
          <w:bCs/>
          <w:u w:val="single"/>
        </w:rPr>
        <w:t>right after</w:t>
      </w:r>
      <w:r w:rsidRPr="00341D86">
        <w:t xml:space="preserve"> the Abstract/Keywords</w:t>
      </w:r>
      <w:r w:rsidR="00890F31">
        <w:t xml:space="preserve">, and </w:t>
      </w:r>
      <w:r w:rsidR="007C3862">
        <w:t xml:space="preserve">choose up to </w:t>
      </w:r>
      <w:r w:rsidR="007C3862" w:rsidRPr="00381A3B">
        <w:rPr>
          <w:b/>
          <w:bCs/>
          <w:u w:val="single"/>
        </w:rPr>
        <w:t xml:space="preserve">a </w:t>
      </w:r>
      <w:r w:rsidR="007C3862" w:rsidRPr="00890F31">
        <w:rPr>
          <w:b/>
          <w:bCs/>
          <w:u w:val="single"/>
        </w:rPr>
        <w:t>maximum</w:t>
      </w:r>
      <w:r w:rsidR="007C3862" w:rsidRPr="00381A3B">
        <w:rPr>
          <w:b/>
          <w:bCs/>
          <w:u w:val="single"/>
        </w:rPr>
        <w:t xml:space="preserve"> of 5 words for the Short Title</w:t>
      </w:r>
      <w:r w:rsidR="007C3862">
        <w:t xml:space="preserve"> as indicated in this template.</w:t>
      </w:r>
    </w:p>
    <w:p w14:paraId="6214D146" w14:textId="783B99F4" w:rsidR="00EB7455" w:rsidRPr="00341D86" w:rsidRDefault="00EB7455" w:rsidP="00EB7455">
      <w:pPr>
        <w:pStyle w:val="Basictext"/>
        <w:numPr>
          <w:ilvl w:val="0"/>
          <w:numId w:val="35"/>
        </w:numPr>
        <w:ind w:left="426" w:hanging="284"/>
      </w:pPr>
      <w:r w:rsidRPr="00341D86">
        <w:t xml:space="preserve">All </w:t>
      </w:r>
      <w:r w:rsidR="008F264A">
        <w:t xml:space="preserve">the final </w:t>
      </w:r>
      <w:r w:rsidRPr="00341D86">
        <w:t>submissions will be checked</w:t>
      </w:r>
      <w:r w:rsidR="008F264A">
        <w:t xml:space="preserve"> again</w:t>
      </w:r>
      <w:r w:rsidRPr="00341D86">
        <w:t xml:space="preserve"> for plagiarism. A submission will be rejected if </w:t>
      </w:r>
      <w:r w:rsidR="001A39BB" w:rsidRPr="00341D86">
        <w:t>it is plagiari</w:t>
      </w:r>
      <w:r w:rsidR="0062101F">
        <w:t>z</w:t>
      </w:r>
      <w:r w:rsidR="001A39BB" w:rsidRPr="00341D86">
        <w:t>ed</w:t>
      </w:r>
      <w:r w:rsidRPr="00341D86">
        <w:t>.</w:t>
      </w:r>
    </w:p>
    <w:p w14:paraId="53AD4C5C" w14:textId="2530971E" w:rsidR="00EB7455" w:rsidRPr="00341D86" w:rsidRDefault="00EB7455" w:rsidP="00EB7455">
      <w:pPr>
        <w:pStyle w:val="Basictext"/>
        <w:numPr>
          <w:ilvl w:val="0"/>
          <w:numId w:val="35"/>
        </w:numPr>
        <w:pBdr>
          <w:bottom w:val="dotted" w:sz="24" w:space="1" w:color="auto"/>
        </w:pBdr>
        <w:ind w:left="426" w:hanging="284"/>
      </w:pPr>
      <w:r w:rsidRPr="00341D86">
        <w:t xml:space="preserve">This template was </w:t>
      </w:r>
      <w:r w:rsidRPr="00381A3B">
        <w:rPr>
          <w:b/>
          <w:bCs/>
          <w:u w:val="single"/>
        </w:rPr>
        <w:t xml:space="preserve">revised on </w:t>
      </w:r>
      <w:r w:rsidR="008F264A">
        <w:rPr>
          <w:b/>
          <w:bCs/>
          <w:u w:val="single"/>
        </w:rPr>
        <w:t>2</w:t>
      </w:r>
      <w:r w:rsidR="001A6C85">
        <w:rPr>
          <w:b/>
          <w:bCs/>
          <w:u w:val="single"/>
        </w:rPr>
        <w:t>8</w:t>
      </w:r>
      <w:r w:rsidR="008F264A">
        <w:rPr>
          <w:b/>
          <w:bCs/>
          <w:u w:val="single"/>
        </w:rPr>
        <w:t xml:space="preserve"> February</w:t>
      </w:r>
      <w:r w:rsidRPr="00381A3B">
        <w:rPr>
          <w:b/>
          <w:bCs/>
          <w:u w:val="single"/>
        </w:rPr>
        <w:t xml:space="preserve"> 202</w:t>
      </w:r>
      <w:r w:rsidR="008F264A">
        <w:rPr>
          <w:b/>
          <w:bCs/>
          <w:u w:val="single"/>
        </w:rPr>
        <w:t>6</w:t>
      </w:r>
      <w:r w:rsidRPr="00341D86">
        <w:t xml:space="preserve">. </w:t>
      </w:r>
      <w:r w:rsidR="00CC28F0">
        <w:t>Please make sure you are writing your paper using this new template.</w:t>
      </w:r>
    </w:p>
    <w:p w14:paraId="7B0F2B0C" w14:textId="77777777" w:rsidR="008F264A" w:rsidRPr="00436058" w:rsidRDefault="008F264A" w:rsidP="00587DD6">
      <w:pPr>
        <w:pStyle w:val="Basictext"/>
        <w:rPr>
          <w:lang w:val="en-US"/>
        </w:rPr>
      </w:pPr>
    </w:p>
    <w:p w14:paraId="67D5EFC9" w14:textId="77777777" w:rsidR="008F264A" w:rsidRDefault="008F264A">
      <w:pPr>
        <w:spacing w:before="0"/>
        <w:jc w:val="left"/>
        <w:rPr>
          <w:rFonts w:ascii="Arial Bold" w:hAnsi="Arial Bold" w:cs="Times New Roman"/>
          <w:b/>
          <w:color w:val="auto"/>
          <w:kern w:val="28"/>
          <w:sz w:val="28"/>
          <w:szCs w:val="24"/>
          <w:lang w:val="en-US"/>
        </w:rPr>
      </w:pPr>
      <w:r>
        <w:rPr>
          <w:lang w:val="en-US"/>
        </w:rPr>
        <w:br w:type="page"/>
      </w:r>
    </w:p>
    <w:p w14:paraId="1B013DD7" w14:textId="3D079B19" w:rsidR="002717E4" w:rsidRPr="00436058" w:rsidRDefault="00EB7455" w:rsidP="002717E4">
      <w:pPr>
        <w:pStyle w:val="Heading1"/>
        <w:rPr>
          <w:lang w:val="en-US"/>
        </w:rPr>
      </w:pPr>
      <w:r>
        <w:rPr>
          <w:lang w:val="en-US"/>
        </w:rPr>
        <w:lastRenderedPageBreak/>
        <w:t>Introduction (</w:t>
      </w:r>
      <w:r w:rsidR="009D3242" w:rsidRPr="00436058">
        <w:rPr>
          <w:lang w:val="en-US"/>
        </w:rPr>
        <w:t>format</w:t>
      </w:r>
      <w:r w:rsidR="00322619">
        <w:rPr>
          <w:lang w:val="en-US"/>
        </w:rPr>
        <w:t>ting style</w:t>
      </w:r>
      <w:r w:rsidR="009D3242" w:rsidRPr="00436058">
        <w:rPr>
          <w:lang w:val="en-US"/>
        </w:rPr>
        <w:t xml:space="preserve"> of this heading</w:t>
      </w:r>
      <w:r>
        <w:rPr>
          <w:lang w:val="en-US"/>
        </w:rPr>
        <w:t xml:space="preserve">: </w:t>
      </w:r>
      <w:r w:rsidR="009D3242">
        <w:rPr>
          <w:lang w:val="en-US"/>
        </w:rPr>
        <w:t>“</w:t>
      </w:r>
      <w:r w:rsidR="002717E4" w:rsidRPr="00436058">
        <w:rPr>
          <w:lang w:val="en-US"/>
        </w:rPr>
        <w:t>Heading 1</w:t>
      </w:r>
      <w:r w:rsidR="009D3242">
        <w:rPr>
          <w:lang w:val="en-US"/>
        </w:rPr>
        <w:t>”</w:t>
      </w:r>
      <w:r>
        <w:rPr>
          <w:lang w:val="en-US"/>
        </w:rPr>
        <w:t>)</w:t>
      </w:r>
    </w:p>
    <w:p w14:paraId="1D795C45" w14:textId="787F19D1" w:rsidR="00EB7455" w:rsidRPr="00436058" w:rsidRDefault="00EB7455" w:rsidP="002717E4">
      <w:pPr>
        <w:pStyle w:val="Basictext"/>
        <w:rPr>
          <w:lang w:val="en-US"/>
        </w:rPr>
      </w:pPr>
      <w:r w:rsidRPr="00EB7455">
        <w:t xml:space="preserve">We ask that authors follow these basic guidelines when submitting to ECIS. In essence, you should format your paper exactly like this document. The easiest way to use this template is to replace the placeholder content with your own material. The template file contains specially formatted styles (e.g., </w:t>
      </w:r>
      <w:r w:rsidR="008135C6">
        <w:t>Basic Text</w:t>
      </w:r>
      <w:r w:rsidRPr="00EB7455">
        <w:t xml:space="preserve">, </w:t>
      </w:r>
      <w:proofErr w:type="gramStart"/>
      <w:r w:rsidRPr="00EB7455">
        <w:t>Heading</w:t>
      </w:r>
      <w:proofErr w:type="gramEnd"/>
      <w:r w:rsidR="008135C6">
        <w:t xml:space="preserve"> 1/2/3</w:t>
      </w:r>
      <w:r w:rsidRPr="00EB7455">
        <w:t xml:space="preserve">, References, </w:t>
      </w:r>
      <w:r w:rsidR="00322619">
        <w:t>Caption</w:t>
      </w:r>
      <w:r w:rsidRPr="00EB7455">
        <w:t xml:space="preserve">, </w:t>
      </w:r>
      <w:r w:rsidR="00322619">
        <w:t xml:space="preserve">Main Title, </w:t>
      </w:r>
      <w:r w:rsidRPr="00EB7455">
        <w:t>Author) that are designed to reduce the work in formatting your final submission.</w:t>
      </w:r>
    </w:p>
    <w:p w14:paraId="1986BDD6" w14:textId="3924750B" w:rsidR="0028300F" w:rsidRDefault="002717E4" w:rsidP="00FD39A3">
      <w:pPr>
        <w:pStyle w:val="Basictext"/>
      </w:pPr>
      <w:r w:rsidRPr="00341D86">
        <w:t xml:space="preserve">Format </w:t>
      </w:r>
      <w:r w:rsidR="008135C6">
        <w:t>basic</w:t>
      </w:r>
      <w:r w:rsidRPr="00341D86">
        <w:t xml:space="preserve"> text paragraph</w:t>
      </w:r>
      <w:r w:rsidR="00587DD6" w:rsidRPr="00341D86">
        <w:t>s</w:t>
      </w:r>
      <w:r w:rsidRPr="00341D86">
        <w:t xml:space="preserve"> </w:t>
      </w:r>
      <w:r w:rsidR="00EB7455">
        <w:t>in Times New Roman, 11</w:t>
      </w:r>
      <w:r w:rsidR="003558E8">
        <w:t>-</w:t>
      </w:r>
      <w:r w:rsidR="00EB7455">
        <w:t>p</w:t>
      </w:r>
      <w:r w:rsidR="008135C6">
        <w:t>oin</w:t>
      </w:r>
      <w:r w:rsidR="00EB7455">
        <w:t>t</w:t>
      </w:r>
      <w:r w:rsidR="002D1B06">
        <w:t xml:space="preserve"> (</w:t>
      </w:r>
      <w:r w:rsidR="008135C6">
        <w:t xml:space="preserve">use formatting style </w:t>
      </w:r>
      <w:r w:rsidR="002D1B06">
        <w:t>“Basic Text”)</w:t>
      </w:r>
      <w:r w:rsidR="00EB7455">
        <w:t xml:space="preserve">. </w:t>
      </w:r>
    </w:p>
    <w:p w14:paraId="79285179" w14:textId="719F7D20" w:rsidR="00322619" w:rsidRDefault="00322619" w:rsidP="00FD39A3">
      <w:pPr>
        <w:pStyle w:val="Basictext"/>
      </w:pPr>
      <w:r w:rsidRPr="00322619">
        <w:rPr>
          <w:lang w:val="en-US"/>
        </w:rPr>
        <w:t>Here is a footnote</w:t>
      </w:r>
      <w:r w:rsidRPr="00322619">
        <w:rPr>
          <w:vertAlign w:val="superscript"/>
          <w:lang w:val="en-US"/>
        </w:rPr>
        <w:footnoteReference w:id="2"/>
      </w:r>
      <w:r w:rsidR="003558E8">
        <w:rPr>
          <w:lang w:val="en-US"/>
        </w:rPr>
        <w:t>.</w:t>
      </w:r>
      <w:r w:rsidR="00735EAB">
        <w:rPr>
          <w:lang w:val="en-US"/>
        </w:rPr>
        <w:t xml:space="preserve"> </w:t>
      </w:r>
    </w:p>
    <w:p w14:paraId="3A540700" w14:textId="63AE8F57" w:rsidR="00EB7455" w:rsidRPr="00EB7455" w:rsidRDefault="00EB7455" w:rsidP="00341D86">
      <w:pPr>
        <w:pStyle w:val="Heading1"/>
      </w:pPr>
      <w:r w:rsidRPr="00EB7455">
        <w:t>Page Size and Spacing</w:t>
      </w:r>
    </w:p>
    <w:p w14:paraId="449D5255" w14:textId="76761778" w:rsidR="00EB7455" w:rsidRDefault="00012ADD" w:rsidP="00EB7455">
      <w:pPr>
        <w:pStyle w:val="Basictext"/>
      </w:pPr>
      <w:r>
        <w:t>The margins for this file follow “Custom Margins”</w:t>
      </w:r>
      <w:r w:rsidR="00322619">
        <w:t xml:space="preserve"> (top: 3cm, bottom: 3cm, left: 3cm, right: 2cm)</w:t>
      </w:r>
      <w:r w:rsidR="008135C6">
        <w:t>.</w:t>
      </w:r>
      <w:r w:rsidR="00EB7455" w:rsidRPr="00EB7455">
        <w:t xml:space="preserve"> All final publications will be formatted and displayed in </w:t>
      </w:r>
      <w:r>
        <w:rPr>
          <w:b/>
          <w:bCs/>
        </w:rPr>
        <w:t>this way</w:t>
      </w:r>
      <w:r w:rsidR="00EB7455" w:rsidRPr="00EB7455">
        <w:t>. Beware, especially when using this template on a Mac, Word may change these dimensions in unexpected ways.</w:t>
      </w:r>
    </w:p>
    <w:p w14:paraId="626C5DB8" w14:textId="77777777" w:rsidR="00EB7455" w:rsidRPr="00EB7455" w:rsidRDefault="00EB7455" w:rsidP="00EB7455">
      <w:pPr>
        <w:pStyle w:val="Basictext"/>
      </w:pPr>
      <w:r w:rsidRPr="00EB7455">
        <w:t>Please ensure your manuscript complies with the following instructions:</w:t>
      </w:r>
    </w:p>
    <w:p w14:paraId="725449B0" w14:textId="0FEC5B37" w:rsidR="00EB7455" w:rsidRPr="00EB7455" w:rsidRDefault="00EB7455" w:rsidP="00EB7455">
      <w:pPr>
        <w:pStyle w:val="Basictext"/>
        <w:numPr>
          <w:ilvl w:val="0"/>
          <w:numId w:val="37"/>
        </w:numPr>
      </w:pPr>
      <w:r w:rsidRPr="00EB7455">
        <w:t>Line spacing should be single (exactly 1.0)</w:t>
      </w:r>
    </w:p>
    <w:p w14:paraId="41965729" w14:textId="70D763E4" w:rsidR="00EB7455" w:rsidRPr="00EB7455" w:rsidRDefault="00EB7455" w:rsidP="00EB7455">
      <w:pPr>
        <w:pStyle w:val="Basictext"/>
        <w:numPr>
          <w:ilvl w:val="0"/>
          <w:numId w:val="37"/>
        </w:numPr>
      </w:pPr>
      <w:r w:rsidRPr="00EB7455">
        <w:t xml:space="preserve">Do </w:t>
      </w:r>
      <w:r w:rsidRPr="00EB7455">
        <w:rPr>
          <w:b/>
          <w:bCs/>
        </w:rPr>
        <w:t>not</w:t>
      </w:r>
      <w:r w:rsidRPr="00EB7455">
        <w:t xml:space="preserve"> change character or word spacing</w:t>
      </w:r>
    </w:p>
    <w:p w14:paraId="3F9A8607" w14:textId="12200FE7" w:rsidR="00EB7455" w:rsidRPr="00EB7455" w:rsidRDefault="00EB7455" w:rsidP="00EB7455">
      <w:pPr>
        <w:pStyle w:val="Basictext"/>
        <w:numPr>
          <w:ilvl w:val="0"/>
          <w:numId w:val="37"/>
        </w:numPr>
      </w:pPr>
      <w:r w:rsidRPr="00EB7455">
        <w:t xml:space="preserve">Please do </w:t>
      </w:r>
      <w:r w:rsidRPr="00EB7455">
        <w:rPr>
          <w:b/>
          <w:bCs/>
        </w:rPr>
        <w:t>not</w:t>
      </w:r>
      <w:r w:rsidRPr="00EB7455">
        <w:t xml:space="preserve"> use double spaces between sentences</w:t>
      </w:r>
    </w:p>
    <w:p w14:paraId="261494FC" w14:textId="34AE81CA" w:rsidR="00EB7455" w:rsidRPr="00EB7455" w:rsidRDefault="00EB7455" w:rsidP="00EB7455">
      <w:pPr>
        <w:pStyle w:val="Basictext"/>
        <w:numPr>
          <w:ilvl w:val="0"/>
          <w:numId w:val="37"/>
        </w:numPr>
      </w:pPr>
      <w:r w:rsidRPr="00EB7455">
        <w:t>Please do not edit the styles in this template</w:t>
      </w:r>
    </w:p>
    <w:p w14:paraId="7EA4443C" w14:textId="25B5E033" w:rsidR="00EB7455" w:rsidRPr="00EB7455" w:rsidRDefault="00EB7455" w:rsidP="008135C6">
      <w:pPr>
        <w:pStyle w:val="Basictext"/>
        <w:numPr>
          <w:ilvl w:val="0"/>
          <w:numId w:val="37"/>
        </w:numPr>
      </w:pPr>
      <w:r w:rsidRPr="00EB7455">
        <w:t>Please ensure all text is justified, not “ragged” (= left-aligned)</w:t>
      </w:r>
    </w:p>
    <w:p w14:paraId="02B0FC3D" w14:textId="44D36839" w:rsidR="00EB7455" w:rsidRPr="00341D86" w:rsidRDefault="00EB7455" w:rsidP="00FD39A3">
      <w:pPr>
        <w:pStyle w:val="Basictext"/>
      </w:pPr>
      <w:r w:rsidRPr="00EB7455">
        <w:t xml:space="preserve">Non-compliance </w:t>
      </w:r>
      <w:r w:rsidR="00362040">
        <w:t>with</w:t>
      </w:r>
      <w:r w:rsidRPr="00EB7455">
        <w:t xml:space="preserve"> these instructions may lead to desk</w:t>
      </w:r>
      <w:r w:rsidR="00362040">
        <w:t xml:space="preserve"> </w:t>
      </w:r>
      <w:r w:rsidRPr="00EB7455">
        <w:t>rejection of your paper.</w:t>
      </w:r>
    </w:p>
    <w:p w14:paraId="612D73D6" w14:textId="085CF67F" w:rsidR="002717E4" w:rsidRPr="00436058" w:rsidRDefault="00012ADD" w:rsidP="00341D86">
      <w:pPr>
        <w:pStyle w:val="Heading1"/>
        <w:rPr>
          <w:lang w:val="en-US"/>
        </w:rPr>
      </w:pPr>
      <w:proofErr w:type="spellStart"/>
      <w:r>
        <w:rPr>
          <w:lang w:val="en-US"/>
        </w:rPr>
        <w:t>Lengt</w:t>
      </w:r>
      <w:proofErr w:type="spellEnd"/>
      <w:r w:rsidR="00E40B94">
        <w:t>h</w:t>
      </w:r>
    </w:p>
    <w:p w14:paraId="274E9348" w14:textId="72F413EB" w:rsidR="007A5CBA" w:rsidRDefault="007A5CBA" w:rsidP="00341D86">
      <w:pPr>
        <w:pStyle w:val="Basictext"/>
        <w:rPr>
          <w:lang w:val="en-US"/>
        </w:rPr>
      </w:pPr>
      <w:r w:rsidRPr="007A5CBA">
        <w:rPr>
          <w:lang w:val="en-US"/>
        </w:rPr>
        <w:t xml:space="preserve">Each type of submission has specific page length </w:t>
      </w:r>
      <w:r>
        <w:rPr>
          <w:lang w:val="en-US"/>
        </w:rPr>
        <w:t>limit</w:t>
      </w:r>
      <w:r w:rsidR="008135C6">
        <w:rPr>
          <w:lang w:val="en-US"/>
        </w:rPr>
        <w:t>s</w:t>
      </w:r>
      <w:r>
        <w:rPr>
          <w:lang w:val="en-US"/>
        </w:rPr>
        <w:t>, as follows:</w:t>
      </w:r>
    </w:p>
    <w:p w14:paraId="512C3A55" w14:textId="4DE2E401" w:rsidR="007A5CBA" w:rsidRPr="00381A3B" w:rsidRDefault="007A5CBA" w:rsidP="00381A3B">
      <w:pPr>
        <w:pStyle w:val="Basictext"/>
        <w:numPr>
          <w:ilvl w:val="0"/>
          <w:numId w:val="37"/>
        </w:numPr>
      </w:pPr>
      <w:r w:rsidRPr="00381A3B">
        <w:t xml:space="preserve">Completed Research Papers – </w:t>
      </w:r>
      <w:r w:rsidRPr="004709E6">
        <w:rPr>
          <w:b/>
          <w:bCs/>
        </w:rPr>
        <w:t>1</w:t>
      </w:r>
      <w:r w:rsidR="002A242B" w:rsidRPr="004709E6">
        <w:rPr>
          <w:b/>
          <w:bCs/>
        </w:rPr>
        <w:t>7</w:t>
      </w:r>
      <w:r w:rsidRPr="004709E6">
        <w:rPr>
          <w:b/>
          <w:bCs/>
        </w:rPr>
        <w:t xml:space="preserve"> pages</w:t>
      </w:r>
      <w:r w:rsidRPr="00381A3B">
        <w:t xml:space="preserve"> </w:t>
      </w:r>
    </w:p>
    <w:p w14:paraId="7E9F86E2" w14:textId="4B3D29CB" w:rsidR="00322619" w:rsidRPr="00381A3B" w:rsidRDefault="007A5CBA" w:rsidP="00381A3B">
      <w:pPr>
        <w:pStyle w:val="Basictext"/>
        <w:numPr>
          <w:ilvl w:val="0"/>
          <w:numId w:val="37"/>
        </w:numPr>
      </w:pPr>
      <w:r w:rsidRPr="00381A3B">
        <w:t xml:space="preserve">Short Papers – </w:t>
      </w:r>
      <w:r w:rsidR="00B12BF5">
        <w:rPr>
          <w:b/>
          <w:bCs/>
        </w:rPr>
        <w:t>9</w:t>
      </w:r>
      <w:r w:rsidRPr="004709E6">
        <w:rPr>
          <w:b/>
          <w:bCs/>
        </w:rPr>
        <w:t xml:space="preserve"> pages</w:t>
      </w:r>
    </w:p>
    <w:p w14:paraId="26AE1CE5" w14:textId="31C132C1" w:rsidR="00012ADD" w:rsidRPr="002A242B" w:rsidRDefault="00012ADD" w:rsidP="00341D86">
      <w:pPr>
        <w:pStyle w:val="Basictext"/>
        <w:rPr>
          <w:lang w:val="en-US"/>
        </w:rPr>
      </w:pPr>
      <w:r w:rsidRPr="22599274">
        <w:t xml:space="preserve">See additional requirements specific to each type of submission in the call for papers. These page limits are </w:t>
      </w:r>
      <w:r w:rsidRPr="00341D86">
        <w:rPr>
          <w:u w:val="single"/>
        </w:rPr>
        <w:t>all</w:t>
      </w:r>
      <w:r w:rsidR="00362040" w:rsidRPr="00341D86">
        <w:rPr>
          <w:u w:val="single"/>
        </w:rPr>
        <w:t>-</w:t>
      </w:r>
      <w:r w:rsidRPr="00341D86">
        <w:rPr>
          <w:u w:val="single"/>
        </w:rPr>
        <w:t>inclusive</w:t>
      </w:r>
      <w:r w:rsidRPr="22599274">
        <w:t>, including</w:t>
      </w:r>
      <w:r w:rsidR="00C97042">
        <w:t xml:space="preserve"> the</w:t>
      </w:r>
      <w:r w:rsidRPr="22599274">
        <w:t xml:space="preserve"> title, body of the paper, figures</w:t>
      </w:r>
      <w:r w:rsidR="00C97042">
        <w:t xml:space="preserve">, </w:t>
      </w:r>
      <w:r w:rsidRPr="22599274">
        <w:t xml:space="preserve">tables, references, and appendices. </w:t>
      </w:r>
      <w:r w:rsidRPr="00381A3B">
        <w:rPr>
          <w:b/>
          <w:bCs/>
          <w:u w:val="single"/>
        </w:rPr>
        <w:t>Any submission that exceeds page length limits will be</w:t>
      </w:r>
      <w:r w:rsidR="004709E6">
        <w:rPr>
          <w:b/>
          <w:bCs/>
          <w:u w:val="single"/>
        </w:rPr>
        <w:t xml:space="preserve"> </w:t>
      </w:r>
      <w:r w:rsidRPr="00381A3B">
        <w:rPr>
          <w:b/>
          <w:bCs/>
          <w:u w:val="single"/>
        </w:rPr>
        <w:t>rejected</w:t>
      </w:r>
      <w:r w:rsidR="002A242B">
        <w:rPr>
          <w:b/>
          <w:bCs/>
          <w:u w:val="single"/>
        </w:rPr>
        <w:t xml:space="preserve">, </w:t>
      </w:r>
      <w:r w:rsidR="002A242B" w:rsidRPr="002A242B">
        <w:rPr>
          <w:b/>
          <w:bCs/>
          <w:u w:val="single"/>
        </w:rPr>
        <w:t>as well as if the authors alter the font-size for respecting the limits.</w:t>
      </w:r>
    </w:p>
    <w:p w14:paraId="5E80FA58" w14:textId="6948296F" w:rsidR="00012ADD" w:rsidRDefault="00012ADD" w:rsidP="00012ADD">
      <w:pPr>
        <w:pStyle w:val="Heading1"/>
      </w:pPr>
      <w:r>
        <w:t xml:space="preserve">Section </w:t>
      </w:r>
      <w:r w:rsidR="009D3242">
        <w:t>(</w:t>
      </w:r>
      <w:r w:rsidR="009D3242" w:rsidRPr="00436058">
        <w:rPr>
          <w:lang w:val="en-US"/>
        </w:rPr>
        <w:t>format</w:t>
      </w:r>
      <w:r w:rsidR="00322619">
        <w:rPr>
          <w:lang w:val="en-US"/>
        </w:rPr>
        <w:t>ting style</w:t>
      </w:r>
      <w:r w:rsidR="009D3242" w:rsidRPr="00436058">
        <w:rPr>
          <w:lang w:val="en-US"/>
        </w:rPr>
        <w:t xml:space="preserve"> of this heading</w:t>
      </w:r>
      <w:r w:rsidR="009D3242">
        <w:t>: “Heading 1”)</w:t>
      </w:r>
    </w:p>
    <w:p w14:paraId="0C0FA22A" w14:textId="7B6B8F8E" w:rsidR="00012ADD" w:rsidRDefault="00012ADD" w:rsidP="00012ADD">
      <w:pPr>
        <w:rPr>
          <w:rFonts w:cs="Times New Roman"/>
        </w:rPr>
      </w:pPr>
      <w:r w:rsidRPr="22599274">
        <w:rPr>
          <w:rFonts w:cs="Times New Roman"/>
        </w:rPr>
        <w:t xml:space="preserve">The heading of a section should be using the </w:t>
      </w:r>
      <w:r w:rsidR="00322619">
        <w:rPr>
          <w:rFonts w:cs="Times New Roman"/>
        </w:rPr>
        <w:t xml:space="preserve">formatting style </w:t>
      </w:r>
      <w:r w:rsidRPr="22599274">
        <w:rPr>
          <w:rFonts w:cs="Times New Roman"/>
        </w:rPr>
        <w:t>“Heading 1” – configured as Arial 14-point bold, left justified.</w:t>
      </w:r>
    </w:p>
    <w:p w14:paraId="63AD11DB" w14:textId="0214F523" w:rsidR="00012ADD" w:rsidRPr="004709E6" w:rsidRDefault="00012ADD" w:rsidP="004709E6">
      <w:pPr>
        <w:pStyle w:val="Heading2"/>
      </w:pPr>
      <w:r w:rsidRPr="004709E6">
        <w:t>Sub-Section (</w:t>
      </w:r>
      <w:r w:rsidR="009D3242" w:rsidRPr="004709E6">
        <w:t>format</w:t>
      </w:r>
      <w:r w:rsidR="00322619" w:rsidRPr="004709E6">
        <w:t>ting style</w:t>
      </w:r>
      <w:r w:rsidR="009D3242" w:rsidRPr="004709E6">
        <w:t xml:space="preserve"> of this heading</w:t>
      </w:r>
      <w:r w:rsidRPr="004709E6">
        <w:t xml:space="preserve">: </w:t>
      </w:r>
      <w:r w:rsidR="009D3242" w:rsidRPr="004709E6">
        <w:t>“</w:t>
      </w:r>
      <w:r w:rsidRPr="004709E6">
        <w:t>Heading 2</w:t>
      </w:r>
      <w:r w:rsidR="009D3242" w:rsidRPr="004709E6">
        <w:t>”</w:t>
      </w:r>
      <w:r w:rsidRPr="004709E6">
        <w:t>)</w:t>
      </w:r>
    </w:p>
    <w:p w14:paraId="405906DE" w14:textId="7B69E541" w:rsidR="008C38E3" w:rsidRPr="008C38E3" w:rsidRDefault="008C38E3" w:rsidP="008C38E3">
      <w:pPr>
        <w:rPr>
          <w:rFonts w:cs="Times New Roman"/>
        </w:rPr>
      </w:pPr>
      <w:r w:rsidRPr="22599274">
        <w:rPr>
          <w:rFonts w:cs="Times New Roman"/>
        </w:rPr>
        <w:t xml:space="preserve">Headings of subsections should be using the </w:t>
      </w:r>
      <w:r w:rsidR="00322619">
        <w:rPr>
          <w:rFonts w:cs="Times New Roman"/>
        </w:rPr>
        <w:t xml:space="preserve">formatting </w:t>
      </w:r>
      <w:r w:rsidRPr="22599274">
        <w:rPr>
          <w:rFonts w:cs="Times New Roman"/>
        </w:rPr>
        <w:t>style “Heading 2” – configured as Arial 12-point</w:t>
      </w:r>
      <w:r w:rsidR="00381A3B">
        <w:rPr>
          <w:rFonts w:cs="Times New Roman"/>
        </w:rPr>
        <w:t xml:space="preserve"> bold</w:t>
      </w:r>
      <w:r>
        <w:rPr>
          <w:rFonts w:cs="Times New Roman"/>
        </w:rPr>
        <w:t>, left justified</w:t>
      </w:r>
      <w:r w:rsidRPr="22599274">
        <w:rPr>
          <w:rFonts w:cs="Times New Roman"/>
        </w:rPr>
        <w:t>.</w:t>
      </w:r>
    </w:p>
    <w:p w14:paraId="4F4874A4" w14:textId="0A3D7BEC" w:rsidR="002717E4" w:rsidRPr="004709E6" w:rsidRDefault="008C38E3" w:rsidP="004709E6">
      <w:pPr>
        <w:pStyle w:val="Heading3"/>
      </w:pPr>
      <w:r w:rsidRPr="004709E6">
        <w:t>Sub-Subsection (</w:t>
      </w:r>
      <w:r w:rsidR="009D3242" w:rsidRPr="004709E6">
        <w:t>format</w:t>
      </w:r>
      <w:r w:rsidR="00322619" w:rsidRPr="004709E6">
        <w:t>ting style</w:t>
      </w:r>
      <w:r w:rsidR="009D3242" w:rsidRPr="004709E6">
        <w:t xml:space="preserve"> of this heading</w:t>
      </w:r>
      <w:r w:rsidRPr="004709E6">
        <w:t xml:space="preserve">: </w:t>
      </w:r>
      <w:r w:rsidR="009D3242" w:rsidRPr="004709E6">
        <w:t>“</w:t>
      </w:r>
      <w:r w:rsidRPr="004709E6">
        <w:t>Heading 3</w:t>
      </w:r>
      <w:r w:rsidR="009D3242" w:rsidRPr="004709E6">
        <w:t>”</w:t>
      </w:r>
      <w:r w:rsidRPr="004709E6">
        <w:t>)</w:t>
      </w:r>
    </w:p>
    <w:p w14:paraId="068F5E84" w14:textId="1914145D" w:rsidR="00012ADD" w:rsidRPr="00436058" w:rsidRDefault="00C97042" w:rsidP="002717E4">
      <w:pPr>
        <w:pStyle w:val="Basictext"/>
        <w:rPr>
          <w:lang w:val="en-US"/>
        </w:rPr>
      </w:pPr>
      <w:r>
        <w:rPr>
          <w:lang w:val="en-US"/>
        </w:rPr>
        <w:t>The h</w:t>
      </w:r>
      <w:r w:rsidR="008C38E3">
        <w:rPr>
          <w:lang w:val="en-US"/>
        </w:rPr>
        <w:t xml:space="preserve">eadings of a sub-subsection should </w:t>
      </w:r>
      <w:r>
        <w:rPr>
          <w:lang w:val="en-US"/>
        </w:rPr>
        <w:t>use</w:t>
      </w:r>
      <w:r w:rsidR="008C38E3">
        <w:rPr>
          <w:lang w:val="en-US"/>
        </w:rPr>
        <w:t xml:space="preserve"> the </w:t>
      </w:r>
      <w:r w:rsidR="00322619">
        <w:rPr>
          <w:lang w:val="en-US"/>
        </w:rPr>
        <w:t xml:space="preserve">formatting </w:t>
      </w:r>
      <w:r w:rsidR="008C38E3">
        <w:rPr>
          <w:lang w:val="en-US"/>
        </w:rPr>
        <w:t>style “Heading 3” – configured as Arial 11-point, left justified. Please do not go any further into another level.</w:t>
      </w:r>
    </w:p>
    <w:p w14:paraId="51E2EB17" w14:textId="77777777" w:rsidR="002717E4" w:rsidRPr="00436058" w:rsidRDefault="002717E4" w:rsidP="004709E6">
      <w:pPr>
        <w:pStyle w:val="Heading2"/>
        <w:rPr>
          <w:lang w:val="en-US"/>
        </w:rPr>
      </w:pPr>
      <w:r w:rsidRPr="00436058">
        <w:rPr>
          <w:lang w:val="en-US"/>
        </w:rPr>
        <w:lastRenderedPageBreak/>
        <w:t>Figure</w:t>
      </w:r>
    </w:p>
    <w:p w14:paraId="0961B8D6" w14:textId="4707D219" w:rsidR="00FD39A3" w:rsidRPr="00436058" w:rsidRDefault="00FD39A3" w:rsidP="00772C2E">
      <w:pPr>
        <w:pStyle w:val="Basictext"/>
        <w:rPr>
          <w:lang w:val="en-US"/>
        </w:rPr>
      </w:pPr>
      <w:r w:rsidRPr="00436058">
        <w:rPr>
          <w:lang w:val="en-US"/>
        </w:rPr>
        <w:t xml:space="preserve">The </w:t>
      </w:r>
      <w:r w:rsidR="001E1D87">
        <w:rPr>
          <w:lang w:val="en-US"/>
        </w:rPr>
        <w:t xml:space="preserve">formatting </w:t>
      </w:r>
      <w:r w:rsidRPr="00436058">
        <w:rPr>
          <w:lang w:val="en-US"/>
        </w:rPr>
        <w:t xml:space="preserve">style for </w:t>
      </w:r>
      <w:r w:rsidR="001E1D87">
        <w:rPr>
          <w:lang w:val="en-US"/>
        </w:rPr>
        <w:t>labelling the</w:t>
      </w:r>
      <w:r w:rsidR="001E1D87" w:rsidRPr="00436058">
        <w:rPr>
          <w:lang w:val="en-US"/>
        </w:rPr>
        <w:t xml:space="preserve"> </w:t>
      </w:r>
      <w:r w:rsidRPr="00436058">
        <w:rPr>
          <w:lang w:val="en-US"/>
        </w:rPr>
        <w:t xml:space="preserve">figure is called </w:t>
      </w:r>
      <w:r w:rsidR="0051485E">
        <w:rPr>
          <w:lang w:val="en-US"/>
        </w:rPr>
        <w:t>“</w:t>
      </w:r>
      <w:r w:rsidRPr="00436058">
        <w:rPr>
          <w:lang w:val="en-US"/>
        </w:rPr>
        <w:t>Caption</w:t>
      </w:r>
      <w:r w:rsidR="00772C2E" w:rsidRPr="00436058">
        <w:rPr>
          <w:lang w:val="en-US"/>
        </w:rPr>
        <w:t>.</w:t>
      </w:r>
      <w:r w:rsidR="0051485E">
        <w:rPr>
          <w:lang w:val="en-US"/>
        </w:rPr>
        <w:t>”</w:t>
      </w:r>
      <w:r w:rsidRPr="00436058">
        <w:rPr>
          <w:lang w:val="en-US"/>
        </w:rPr>
        <w:t xml:space="preserve"> The caption should always be placed below the figure</w:t>
      </w:r>
      <w:r w:rsidR="00735EAB">
        <w:rPr>
          <w:lang w:val="en-US"/>
        </w:rPr>
        <w:t>: there is a dot after the figure number and a tab before the figure caption, and it ends with a dot. See the below example. Make sure your figures are readable and clear to the reader.</w:t>
      </w:r>
    </w:p>
    <w:p w14:paraId="04FC974D" w14:textId="310245A0" w:rsidR="002717E4" w:rsidRPr="00436058" w:rsidRDefault="00D32EBC" w:rsidP="002717E4">
      <w:pPr>
        <w:pStyle w:val="Figure"/>
        <w:rPr>
          <w:lang w:val="en-US"/>
        </w:rPr>
      </w:pPr>
      <w:bookmarkStart w:id="1" w:name="_MON_1108359320"/>
      <w:bookmarkStart w:id="2" w:name="_MON_1108361054"/>
      <w:bookmarkEnd w:id="1"/>
      <w:bookmarkEnd w:id="2"/>
      <w:r>
        <w:rPr>
          <w:noProof/>
          <w:lang w:val="de-DE" w:eastAsia="de-DE"/>
        </w:rPr>
        <w:drawing>
          <wp:inline distT="0" distB="0" distL="0" distR="0" wp14:anchorId="7C80BF5D" wp14:editId="11CE438D">
            <wp:extent cx="4375150" cy="7048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5150" cy="704850"/>
                    </a:xfrm>
                    <a:prstGeom prst="rect">
                      <a:avLst/>
                    </a:prstGeom>
                    <a:noFill/>
                    <a:ln>
                      <a:noFill/>
                    </a:ln>
                  </pic:spPr>
                </pic:pic>
              </a:graphicData>
            </a:graphic>
          </wp:inline>
        </w:drawing>
      </w:r>
    </w:p>
    <w:p w14:paraId="6945293B" w14:textId="77777777" w:rsidR="002717E4" w:rsidRPr="00436058" w:rsidRDefault="002717E4" w:rsidP="000D1F88">
      <w:pPr>
        <w:pStyle w:val="Caption"/>
        <w:rPr>
          <w:lang w:val="en-US"/>
        </w:rPr>
      </w:pPr>
      <w:r w:rsidRPr="00436058">
        <w:rPr>
          <w:lang w:val="en-US"/>
        </w:rPr>
        <w:t xml:space="preserve">Figure </w:t>
      </w:r>
      <w:r w:rsidRPr="00436058">
        <w:rPr>
          <w:lang w:val="en-US"/>
        </w:rPr>
        <w:fldChar w:fldCharType="begin"/>
      </w:r>
      <w:r w:rsidRPr="00436058">
        <w:rPr>
          <w:lang w:val="en-US"/>
        </w:rPr>
        <w:instrText xml:space="preserve"> SEQ Figure \* ARABIC </w:instrText>
      </w:r>
      <w:r w:rsidRPr="00436058">
        <w:rPr>
          <w:lang w:val="en-US"/>
        </w:rPr>
        <w:fldChar w:fldCharType="separate"/>
      </w:r>
      <w:r w:rsidRPr="00436058">
        <w:rPr>
          <w:noProof/>
          <w:lang w:val="en-US"/>
        </w:rPr>
        <w:t>1</w:t>
      </w:r>
      <w:r w:rsidRPr="00436058">
        <w:rPr>
          <w:lang w:val="en-US"/>
        </w:rPr>
        <w:fldChar w:fldCharType="end"/>
      </w:r>
      <w:r w:rsidRPr="00436058">
        <w:rPr>
          <w:lang w:val="en-US"/>
        </w:rPr>
        <w:t>.</w:t>
      </w:r>
      <w:r w:rsidRPr="00436058">
        <w:rPr>
          <w:lang w:val="en-US"/>
        </w:rPr>
        <w:tab/>
        <w:t>Research model.</w:t>
      </w:r>
    </w:p>
    <w:p w14:paraId="1D4BA87C" w14:textId="77777777" w:rsidR="002717E4" w:rsidRPr="00436058" w:rsidRDefault="002717E4" w:rsidP="004709E6">
      <w:pPr>
        <w:pStyle w:val="Heading2"/>
        <w:rPr>
          <w:lang w:val="en-US"/>
        </w:rPr>
      </w:pPr>
      <w:r w:rsidRPr="00436058">
        <w:rPr>
          <w:lang w:val="en-US"/>
        </w:rPr>
        <w:t>Table</w:t>
      </w:r>
    </w:p>
    <w:p w14:paraId="7A8B4DAC" w14:textId="4568F9FB" w:rsidR="00FD39A3" w:rsidRPr="00436058" w:rsidRDefault="00FD39A3" w:rsidP="00FD39A3">
      <w:pPr>
        <w:pStyle w:val="Basictext"/>
        <w:rPr>
          <w:lang w:val="en-US"/>
        </w:rPr>
      </w:pPr>
      <w:r w:rsidRPr="00436058">
        <w:rPr>
          <w:lang w:val="en-US"/>
        </w:rPr>
        <w:t>Tables should be titled like the example show</w:t>
      </w:r>
      <w:r w:rsidR="00362040">
        <w:rPr>
          <w:lang w:val="en-US"/>
        </w:rPr>
        <w:t>n</w:t>
      </w:r>
      <w:r w:rsidRPr="00436058">
        <w:rPr>
          <w:lang w:val="en-US"/>
        </w:rPr>
        <w:t xml:space="preserve"> below</w:t>
      </w:r>
      <w:r w:rsidR="00772C2E" w:rsidRPr="00436058">
        <w:rPr>
          <w:lang w:val="en-US"/>
        </w:rPr>
        <w:t>;</w:t>
      </w:r>
      <w:r w:rsidRPr="00436058">
        <w:rPr>
          <w:lang w:val="en-US"/>
        </w:rPr>
        <w:t xml:space="preserve"> the </w:t>
      </w:r>
      <w:r w:rsidR="001E1D87">
        <w:rPr>
          <w:lang w:val="en-US"/>
        </w:rPr>
        <w:t xml:space="preserve">formatting </w:t>
      </w:r>
      <w:r w:rsidRPr="00436058">
        <w:rPr>
          <w:lang w:val="en-US"/>
        </w:rPr>
        <w:t xml:space="preserve">style </w:t>
      </w:r>
      <w:r w:rsidR="001E1D87">
        <w:rPr>
          <w:lang w:val="en-US"/>
        </w:rPr>
        <w:t xml:space="preserve">is </w:t>
      </w:r>
      <w:r w:rsidR="0051485E">
        <w:rPr>
          <w:lang w:val="en-US"/>
        </w:rPr>
        <w:t>“</w:t>
      </w:r>
      <w:r w:rsidR="00735EAB">
        <w:rPr>
          <w:lang w:val="en-US"/>
        </w:rPr>
        <w:t>C</w:t>
      </w:r>
      <w:r w:rsidRPr="00436058">
        <w:rPr>
          <w:lang w:val="en-US"/>
        </w:rPr>
        <w:t>aption</w:t>
      </w:r>
      <w:r w:rsidR="00735EAB">
        <w:rPr>
          <w:lang w:val="en-US"/>
        </w:rPr>
        <w:t>.</w:t>
      </w:r>
      <w:r w:rsidR="0051485E">
        <w:rPr>
          <w:lang w:val="en-US"/>
        </w:rPr>
        <w:t>”</w:t>
      </w:r>
    </w:p>
    <w:p w14:paraId="4D2FBB44" w14:textId="5DF00886" w:rsidR="00FD39A3" w:rsidRPr="00436058" w:rsidRDefault="00FD39A3" w:rsidP="00FD39A3">
      <w:pPr>
        <w:pStyle w:val="Basictext"/>
        <w:rPr>
          <w:lang w:val="en-US"/>
        </w:rPr>
      </w:pPr>
      <w:r w:rsidRPr="00436058">
        <w:rPr>
          <w:lang w:val="en-US"/>
        </w:rPr>
        <w:t>The caption should always be placed below the table</w:t>
      </w:r>
      <w:r w:rsidR="00735EAB">
        <w:rPr>
          <w:lang w:val="en-US"/>
        </w:rPr>
        <w:t>: there is a dot after the table number and a tab before the table caption, and it ends with a dot. See the below example.</w:t>
      </w:r>
      <w:r w:rsidRPr="00436058">
        <w:rPr>
          <w:lang w:val="en-US"/>
        </w:rPr>
        <w:t xml:space="preserve"> The table may not extend the </w:t>
      </w:r>
      <w:r w:rsidR="001E1D87">
        <w:rPr>
          <w:lang w:val="en-US"/>
        </w:rPr>
        <w:t xml:space="preserve">custom </w:t>
      </w:r>
      <w:r w:rsidRPr="00436058">
        <w:rPr>
          <w:lang w:val="en-US"/>
        </w:rPr>
        <w:t xml:space="preserve">margins. The style for text in table cells is called </w:t>
      </w:r>
      <w:r w:rsidR="0051485E">
        <w:rPr>
          <w:lang w:val="en-US"/>
        </w:rPr>
        <w:t>“</w:t>
      </w:r>
      <w:proofErr w:type="spellStart"/>
      <w:r w:rsidRPr="00436058">
        <w:rPr>
          <w:lang w:val="en-US"/>
        </w:rPr>
        <w:t>Table_Text</w:t>
      </w:r>
      <w:proofErr w:type="spellEnd"/>
      <w:r w:rsidR="00772C2E" w:rsidRPr="00436058">
        <w:rPr>
          <w:lang w:val="en-US"/>
        </w:rPr>
        <w:t>.</w:t>
      </w:r>
      <w:r w:rsidR="0051485E">
        <w:rPr>
          <w:lang w:val="en-US"/>
        </w:rPr>
        <w:t>”</w:t>
      </w:r>
      <w:r w:rsidR="006A3604">
        <w:rPr>
          <w:lang w:val="en-US"/>
        </w:rPr>
        <w:t xml:space="preserve"> (Times New Roman, 10 pts)</w:t>
      </w:r>
      <w:r w:rsidRPr="00436058">
        <w:rPr>
          <w:lang w:val="en-US"/>
        </w:rPr>
        <w:t xml:space="preserve"> </w:t>
      </w:r>
      <w:r w:rsidR="001E1D87">
        <w:rPr>
          <w:lang w:val="en-US"/>
        </w:rPr>
        <w:t xml:space="preserve">The first </w:t>
      </w:r>
      <w:r w:rsidR="006A3604">
        <w:rPr>
          <w:lang w:val="en-US"/>
        </w:rPr>
        <w:t xml:space="preserve">row </w:t>
      </w:r>
      <w:r w:rsidR="001E1D87">
        <w:rPr>
          <w:lang w:val="en-US"/>
        </w:rPr>
        <w:t>shall be formatted in bold.</w:t>
      </w:r>
    </w:p>
    <w:p w14:paraId="3B2FFC3D" w14:textId="77777777" w:rsidR="002717E4" w:rsidRPr="00436058" w:rsidRDefault="002717E4" w:rsidP="002717E4">
      <w:pPr>
        <w:pStyle w:val="Basictext"/>
        <w:rPr>
          <w:lang w:val="en-U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8"/>
        <w:gridCol w:w="3206"/>
        <w:gridCol w:w="2799"/>
      </w:tblGrid>
      <w:tr w:rsidR="000D1F88" w:rsidRPr="00436058" w14:paraId="2D643F77" w14:textId="77777777" w:rsidTr="00080C45">
        <w:tc>
          <w:tcPr>
            <w:tcW w:w="2987" w:type="dxa"/>
          </w:tcPr>
          <w:p w14:paraId="3AEC9683" w14:textId="77777777" w:rsidR="000D1F88" w:rsidRPr="00341D86" w:rsidRDefault="000D1F88" w:rsidP="00341D86">
            <w:pPr>
              <w:pStyle w:val="TableText"/>
              <w:rPr>
                <w:b/>
                <w:bCs/>
              </w:rPr>
            </w:pPr>
            <w:r w:rsidRPr="00341D86">
              <w:rPr>
                <w:b/>
                <w:bCs/>
              </w:rPr>
              <w:t>Question</w:t>
            </w:r>
          </w:p>
        </w:tc>
        <w:tc>
          <w:tcPr>
            <w:tcW w:w="3250" w:type="dxa"/>
          </w:tcPr>
          <w:p w14:paraId="2156FE14" w14:textId="77777777" w:rsidR="000D1F88" w:rsidRPr="00341D86" w:rsidRDefault="000D1F88" w:rsidP="00341D86">
            <w:pPr>
              <w:pStyle w:val="TableText"/>
              <w:rPr>
                <w:b/>
                <w:bCs/>
              </w:rPr>
            </w:pPr>
            <w:r w:rsidRPr="00341D86">
              <w:rPr>
                <w:b/>
                <w:bCs/>
              </w:rPr>
              <w:t>Average 1992</w:t>
            </w:r>
          </w:p>
        </w:tc>
        <w:tc>
          <w:tcPr>
            <w:tcW w:w="2835" w:type="dxa"/>
          </w:tcPr>
          <w:p w14:paraId="215DFA9E" w14:textId="77777777" w:rsidR="000D1F88" w:rsidRPr="00341D86" w:rsidRDefault="000D1F88" w:rsidP="00341D86">
            <w:pPr>
              <w:pStyle w:val="TableText"/>
              <w:rPr>
                <w:b/>
                <w:bCs/>
              </w:rPr>
            </w:pPr>
            <w:r w:rsidRPr="00341D86">
              <w:rPr>
                <w:b/>
                <w:bCs/>
              </w:rPr>
              <w:t>Average 1999</w:t>
            </w:r>
          </w:p>
        </w:tc>
      </w:tr>
      <w:tr w:rsidR="000D1F88" w:rsidRPr="00436058" w14:paraId="252A2D70" w14:textId="77777777" w:rsidTr="00080C45">
        <w:tc>
          <w:tcPr>
            <w:tcW w:w="2987" w:type="dxa"/>
          </w:tcPr>
          <w:p w14:paraId="79E37751" w14:textId="77777777" w:rsidR="000D1F88" w:rsidRPr="00436058" w:rsidRDefault="000D1F88" w:rsidP="00D9355C">
            <w:pPr>
              <w:pStyle w:val="TableText"/>
              <w:rPr>
                <w:lang w:val="en-US"/>
              </w:rPr>
            </w:pPr>
            <w:r w:rsidRPr="00436058">
              <w:rPr>
                <w:lang w:val="en-US"/>
              </w:rPr>
              <w:t>1 How do you regard...</w:t>
            </w:r>
          </w:p>
        </w:tc>
        <w:tc>
          <w:tcPr>
            <w:tcW w:w="3250" w:type="dxa"/>
          </w:tcPr>
          <w:p w14:paraId="26655C62" w14:textId="77777777" w:rsidR="000D1F88" w:rsidRPr="00341D86" w:rsidRDefault="000D1F88" w:rsidP="00341D86">
            <w:pPr>
              <w:pStyle w:val="TableText"/>
            </w:pPr>
            <w:r w:rsidRPr="00341D86">
              <w:t>3.4</w:t>
            </w:r>
          </w:p>
        </w:tc>
        <w:tc>
          <w:tcPr>
            <w:tcW w:w="2835" w:type="dxa"/>
          </w:tcPr>
          <w:p w14:paraId="1995DC1E" w14:textId="77777777" w:rsidR="000D1F88" w:rsidRPr="00341D86" w:rsidRDefault="000D1F88" w:rsidP="00341D86">
            <w:pPr>
              <w:pStyle w:val="TableText"/>
            </w:pPr>
            <w:r w:rsidRPr="00341D86">
              <w:t>3.7</w:t>
            </w:r>
          </w:p>
        </w:tc>
      </w:tr>
      <w:tr w:rsidR="000D1F88" w:rsidRPr="00436058" w14:paraId="1A38D43E" w14:textId="77777777" w:rsidTr="00080C45">
        <w:tc>
          <w:tcPr>
            <w:tcW w:w="2987" w:type="dxa"/>
          </w:tcPr>
          <w:p w14:paraId="5E1DE08D" w14:textId="77777777" w:rsidR="000D1F88" w:rsidRPr="00436058" w:rsidRDefault="000D1F88" w:rsidP="00D9355C">
            <w:pPr>
              <w:pStyle w:val="TableText"/>
              <w:rPr>
                <w:lang w:val="en-US"/>
              </w:rPr>
            </w:pPr>
            <w:r w:rsidRPr="00436058">
              <w:rPr>
                <w:lang w:val="en-US"/>
              </w:rPr>
              <w:t>2 How do you...</w:t>
            </w:r>
          </w:p>
        </w:tc>
        <w:tc>
          <w:tcPr>
            <w:tcW w:w="3250" w:type="dxa"/>
          </w:tcPr>
          <w:p w14:paraId="3B3C6A46" w14:textId="77777777" w:rsidR="000D1F88" w:rsidRPr="00341D86" w:rsidRDefault="000D1F88" w:rsidP="00341D86">
            <w:pPr>
              <w:pStyle w:val="TableText"/>
            </w:pPr>
            <w:r w:rsidRPr="00341D86">
              <w:t>2.7</w:t>
            </w:r>
          </w:p>
        </w:tc>
        <w:tc>
          <w:tcPr>
            <w:tcW w:w="2835" w:type="dxa"/>
          </w:tcPr>
          <w:p w14:paraId="17C5CC3C" w14:textId="77777777" w:rsidR="000D1F88" w:rsidRPr="00341D86" w:rsidRDefault="000D1F88" w:rsidP="00341D86">
            <w:pPr>
              <w:pStyle w:val="TableText"/>
            </w:pPr>
            <w:r w:rsidRPr="00341D86">
              <w:t>3.4</w:t>
            </w:r>
          </w:p>
        </w:tc>
      </w:tr>
      <w:tr w:rsidR="000D1F88" w:rsidRPr="00436058" w14:paraId="27794C3D" w14:textId="77777777" w:rsidTr="00080C45">
        <w:tc>
          <w:tcPr>
            <w:tcW w:w="2987" w:type="dxa"/>
          </w:tcPr>
          <w:p w14:paraId="11331C14" w14:textId="77777777" w:rsidR="000D1F88" w:rsidRPr="00436058" w:rsidRDefault="000D1F88" w:rsidP="00D9355C">
            <w:pPr>
              <w:pStyle w:val="TableText"/>
              <w:rPr>
                <w:lang w:val="en-US"/>
              </w:rPr>
            </w:pPr>
            <w:r w:rsidRPr="00436058">
              <w:rPr>
                <w:lang w:val="en-US"/>
              </w:rPr>
              <w:t>3 How do you...</w:t>
            </w:r>
          </w:p>
        </w:tc>
        <w:tc>
          <w:tcPr>
            <w:tcW w:w="3250" w:type="dxa"/>
          </w:tcPr>
          <w:p w14:paraId="70C8DEAA" w14:textId="77777777" w:rsidR="000D1F88" w:rsidRPr="00341D86" w:rsidRDefault="000D1F88" w:rsidP="00341D86">
            <w:pPr>
              <w:pStyle w:val="TableText"/>
            </w:pPr>
            <w:r w:rsidRPr="00341D86">
              <w:t>3.9</w:t>
            </w:r>
          </w:p>
        </w:tc>
        <w:tc>
          <w:tcPr>
            <w:tcW w:w="2835" w:type="dxa"/>
          </w:tcPr>
          <w:p w14:paraId="651310D3" w14:textId="77777777" w:rsidR="000D1F88" w:rsidRPr="00341D86" w:rsidRDefault="000D1F88" w:rsidP="00341D86">
            <w:pPr>
              <w:pStyle w:val="TableText"/>
            </w:pPr>
            <w:r w:rsidRPr="00341D86">
              <w:t>3.6</w:t>
            </w:r>
          </w:p>
        </w:tc>
      </w:tr>
    </w:tbl>
    <w:p w14:paraId="736E94FA" w14:textId="77777777" w:rsidR="002717E4" w:rsidRPr="00436058" w:rsidRDefault="002717E4" w:rsidP="000D1F88">
      <w:pPr>
        <w:pStyle w:val="Caption"/>
        <w:rPr>
          <w:lang w:val="en-US"/>
        </w:rPr>
      </w:pPr>
      <w:r w:rsidRPr="00436058">
        <w:rPr>
          <w:lang w:val="en-US"/>
        </w:rPr>
        <w:t>Table 1.</w:t>
      </w:r>
      <w:r w:rsidRPr="00436058">
        <w:rPr>
          <w:lang w:val="en-US"/>
        </w:rPr>
        <w:tab/>
        <w:t>Important table.</w:t>
      </w:r>
    </w:p>
    <w:p w14:paraId="10EAF7DA" w14:textId="77777777" w:rsidR="004709E6" w:rsidRDefault="004709E6" w:rsidP="004709E6">
      <w:pPr>
        <w:pStyle w:val="Heading2"/>
        <w:rPr>
          <w:lang w:val="en-US"/>
        </w:rPr>
      </w:pPr>
      <w:r>
        <w:rPr>
          <w:lang w:val="en-US"/>
        </w:rPr>
        <w:t>Lists</w:t>
      </w:r>
    </w:p>
    <w:p w14:paraId="21330D76" w14:textId="77777777" w:rsidR="004709E6" w:rsidRDefault="004709E6" w:rsidP="004709E6">
      <w:pPr>
        <w:pStyle w:val="Basictext"/>
        <w:rPr>
          <w:lang w:val="en-US"/>
        </w:rPr>
      </w:pPr>
      <w:r w:rsidRPr="006149D1">
        <w:rPr>
          <w:lang w:val="en-US"/>
        </w:rPr>
        <w:t>You can use lists, both unnumbered and numbered. They can be nested. Here is an unnumbered list:</w:t>
      </w:r>
    </w:p>
    <w:p w14:paraId="3E98223D" w14:textId="77777777" w:rsidR="004709E6" w:rsidRPr="00600FAC" w:rsidRDefault="004709E6" w:rsidP="004709E6">
      <w:pPr>
        <w:pStyle w:val="ListParagraph"/>
        <w:numPr>
          <w:ilvl w:val="0"/>
          <w:numId w:val="36"/>
        </w:numPr>
        <w:spacing w:before="0"/>
        <w:ind w:left="714" w:hanging="357"/>
        <w:contextualSpacing w:val="0"/>
      </w:pPr>
      <w:r>
        <w:t>This is an item in the first level list.</w:t>
      </w:r>
    </w:p>
    <w:p w14:paraId="6D6644BD" w14:textId="77777777" w:rsidR="004709E6" w:rsidRPr="00600FAC" w:rsidRDefault="004709E6" w:rsidP="004709E6">
      <w:pPr>
        <w:pStyle w:val="ListParagraph"/>
        <w:numPr>
          <w:ilvl w:val="0"/>
          <w:numId w:val="36"/>
        </w:numPr>
        <w:spacing w:before="0"/>
        <w:ind w:left="714" w:hanging="357"/>
        <w:contextualSpacing w:val="0"/>
      </w:pPr>
      <w:r>
        <w:t>This is another item.</w:t>
      </w:r>
    </w:p>
    <w:p w14:paraId="07680AEA" w14:textId="77777777" w:rsidR="004709E6" w:rsidRDefault="004709E6" w:rsidP="004709E6">
      <w:pPr>
        <w:pStyle w:val="ListParagraph"/>
        <w:numPr>
          <w:ilvl w:val="1"/>
          <w:numId w:val="36"/>
        </w:numPr>
        <w:spacing w:before="0"/>
        <w:contextualSpacing w:val="0"/>
      </w:pPr>
      <w:r>
        <w:t>Here we are in the second level.</w:t>
      </w:r>
    </w:p>
    <w:p w14:paraId="3D77570C" w14:textId="77777777" w:rsidR="004709E6" w:rsidRPr="00600FAC" w:rsidRDefault="004709E6" w:rsidP="004709E6">
      <w:pPr>
        <w:pStyle w:val="ListParagraph"/>
        <w:numPr>
          <w:ilvl w:val="1"/>
          <w:numId w:val="36"/>
        </w:numPr>
        <w:spacing w:before="0"/>
        <w:contextualSpacing w:val="0"/>
      </w:pPr>
      <w:r>
        <w:t>This is another item.</w:t>
      </w:r>
    </w:p>
    <w:p w14:paraId="26534F5D" w14:textId="77777777" w:rsidR="004709E6" w:rsidRDefault="004709E6" w:rsidP="004709E6">
      <w:pPr>
        <w:pStyle w:val="ListParagraph"/>
        <w:numPr>
          <w:ilvl w:val="0"/>
          <w:numId w:val="36"/>
        </w:numPr>
        <w:spacing w:before="0" w:after="60"/>
        <w:ind w:left="714" w:hanging="357"/>
        <w:contextualSpacing w:val="0"/>
      </w:pPr>
      <w:r>
        <w:t>And a third item on the first level.</w:t>
      </w:r>
    </w:p>
    <w:p w14:paraId="65185AC1" w14:textId="77777777" w:rsidR="004709E6" w:rsidRDefault="004709E6" w:rsidP="004709E6">
      <w:r>
        <w:t>Here is a numbered list:</w:t>
      </w:r>
    </w:p>
    <w:p w14:paraId="45761D7F" w14:textId="4163AFFF" w:rsidR="008C38E3" w:rsidRPr="008C38E3" w:rsidRDefault="008C38E3" w:rsidP="00341D86">
      <w:pPr>
        <w:pStyle w:val="Heading1"/>
      </w:pPr>
      <w:r w:rsidRPr="008C38E3">
        <w:t>Language, Style, and Content</w:t>
      </w:r>
    </w:p>
    <w:p w14:paraId="5F565B9D" w14:textId="74202E5D" w:rsidR="008C38E3" w:rsidRPr="008C38E3" w:rsidRDefault="007C3862" w:rsidP="008C38E3">
      <w:pPr>
        <w:pStyle w:val="Basictext"/>
      </w:pPr>
      <w:r>
        <w:t>Concerning</w:t>
      </w:r>
      <w:r w:rsidR="008C38E3" w:rsidRPr="008C38E3">
        <w:t xml:space="preserve"> spelling and punctuation, </w:t>
      </w:r>
      <w:r w:rsidR="008C38E3" w:rsidRPr="00341D86">
        <w:t xml:space="preserve">you may use any </w:t>
      </w:r>
      <w:r>
        <w:t xml:space="preserve">English dialect </w:t>
      </w:r>
      <w:r w:rsidR="008C38E3" w:rsidRPr="008C38E3">
        <w:t xml:space="preserve">(e.g., British, Canadian, US, etc.) provided this is done consistently. </w:t>
      </w:r>
      <w:r w:rsidR="00CC28F0">
        <w:t>However, we recommend using British English. Additionally, t</w:t>
      </w:r>
      <w:r w:rsidR="008C38E3" w:rsidRPr="008C38E3">
        <w:t>o ensure suitability for an international audience, please pay attention to the following:</w:t>
      </w:r>
    </w:p>
    <w:p w14:paraId="61CC5193" w14:textId="46BEDDCE" w:rsidR="008C38E3" w:rsidRPr="008C38E3" w:rsidRDefault="008C38E3" w:rsidP="00381A3B">
      <w:pPr>
        <w:pStyle w:val="Basictext"/>
        <w:numPr>
          <w:ilvl w:val="0"/>
          <w:numId w:val="37"/>
        </w:numPr>
      </w:pPr>
      <w:r w:rsidRPr="008C38E3">
        <w:t>Write in a straightforward style</w:t>
      </w:r>
    </w:p>
    <w:p w14:paraId="766268EA" w14:textId="6BA71215" w:rsidR="008C38E3" w:rsidRPr="008C38E3" w:rsidRDefault="008C38E3" w:rsidP="00381A3B">
      <w:pPr>
        <w:pStyle w:val="Basictext"/>
        <w:numPr>
          <w:ilvl w:val="0"/>
          <w:numId w:val="37"/>
        </w:numPr>
      </w:pPr>
      <w:r w:rsidRPr="008C38E3">
        <w:t>Try to avoid long or complex sentence structures</w:t>
      </w:r>
    </w:p>
    <w:p w14:paraId="385FC428" w14:textId="4D4D5E06" w:rsidR="008C38E3" w:rsidRPr="008C38E3" w:rsidRDefault="008C38E3" w:rsidP="00381A3B">
      <w:pPr>
        <w:pStyle w:val="Basictext"/>
        <w:numPr>
          <w:ilvl w:val="0"/>
          <w:numId w:val="37"/>
        </w:numPr>
      </w:pPr>
      <w:r w:rsidRPr="008C38E3">
        <w:t>Briefly define or explain all technical terms that may be unfamiliar to readers</w:t>
      </w:r>
    </w:p>
    <w:p w14:paraId="4CF502C7" w14:textId="2C1CEA97" w:rsidR="008C38E3" w:rsidRPr="008C38E3" w:rsidRDefault="008C38E3" w:rsidP="00381A3B">
      <w:pPr>
        <w:pStyle w:val="Basictext"/>
        <w:numPr>
          <w:ilvl w:val="0"/>
          <w:numId w:val="37"/>
        </w:numPr>
      </w:pPr>
      <w:r w:rsidRPr="008C38E3">
        <w:t>Explain all acronyms the first time they are used in your text – e.g., “primary care provider (PCP)”</w:t>
      </w:r>
    </w:p>
    <w:p w14:paraId="6E787ABC" w14:textId="11BDA471" w:rsidR="008C38E3" w:rsidRPr="008C38E3" w:rsidRDefault="008C38E3" w:rsidP="00381A3B">
      <w:pPr>
        <w:pStyle w:val="Basictext"/>
        <w:numPr>
          <w:ilvl w:val="0"/>
          <w:numId w:val="37"/>
        </w:numPr>
      </w:pPr>
      <w:r w:rsidRPr="008C38E3">
        <w:t>Explain local references (e.g., not everyone knows all city names in a particular country)</w:t>
      </w:r>
    </w:p>
    <w:p w14:paraId="1F097476" w14:textId="335A3B40" w:rsidR="008C38E3" w:rsidRPr="008C38E3" w:rsidRDefault="008C38E3" w:rsidP="00381A3B">
      <w:pPr>
        <w:pStyle w:val="Basictext"/>
        <w:numPr>
          <w:ilvl w:val="0"/>
          <w:numId w:val="37"/>
        </w:numPr>
      </w:pPr>
      <w:r w:rsidRPr="008C38E3">
        <w:lastRenderedPageBreak/>
        <w:t>Be careful with the use of gender-specific pronouns (</w:t>
      </w:r>
      <w:r w:rsidRPr="00381A3B">
        <w:t>he</w:t>
      </w:r>
      <w:r w:rsidRPr="008C38E3">
        <w:t xml:space="preserve">, </w:t>
      </w:r>
      <w:r w:rsidRPr="00381A3B">
        <w:t>she</w:t>
      </w:r>
      <w:r w:rsidRPr="008C38E3">
        <w:t>) and other gendered words (</w:t>
      </w:r>
      <w:r w:rsidRPr="00381A3B">
        <w:t>chairman</w:t>
      </w:r>
      <w:r w:rsidRPr="008C38E3">
        <w:t xml:space="preserve">, </w:t>
      </w:r>
      <w:r w:rsidRPr="00381A3B">
        <w:t>manpower</w:t>
      </w:r>
      <w:r w:rsidRPr="008C38E3">
        <w:t xml:space="preserve">, </w:t>
      </w:r>
      <w:r w:rsidRPr="00381A3B">
        <w:t>man-months</w:t>
      </w:r>
      <w:r w:rsidRPr="008C38E3">
        <w:t>). Use inclusive language that is gender-neutral</w:t>
      </w:r>
      <w:r w:rsidR="001E1D87">
        <w:t xml:space="preserve"> if possible</w:t>
      </w:r>
      <w:r w:rsidRPr="008C38E3">
        <w:t xml:space="preserve"> (e.g., </w:t>
      </w:r>
      <w:r w:rsidRPr="00381A3B">
        <w:t>they</w:t>
      </w:r>
      <w:r w:rsidRPr="008C38E3">
        <w:t>,</w:t>
      </w:r>
      <w:r w:rsidRPr="00381A3B">
        <w:t xml:space="preserve"> s/he</w:t>
      </w:r>
      <w:r w:rsidRPr="008C38E3">
        <w:t xml:space="preserve">, </w:t>
      </w:r>
      <w:r w:rsidRPr="00381A3B">
        <w:t>chair</w:t>
      </w:r>
      <w:r w:rsidRPr="008C38E3">
        <w:t xml:space="preserve">, </w:t>
      </w:r>
      <w:r w:rsidRPr="00381A3B">
        <w:t>staff</w:t>
      </w:r>
      <w:r w:rsidRPr="008C38E3">
        <w:t xml:space="preserve">, </w:t>
      </w:r>
      <w:r w:rsidRPr="00381A3B">
        <w:t>staff-hours</w:t>
      </w:r>
      <w:r w:rsidRPr="008C38E3">
        <w:t xml:space="preserve">, </w:t>
      </w:r>
      <w:r w:rsidRPr="00381A3B">
        <w:t>person-years</w:t>
      </w:r>
      <w:r w:rsidRPr="008C38E3">
        <w:t>)</w:t>
      </w:r>
    </w:p>
    <w:p w14:paraId="48C59794" w14:textId="2A9FAD7E" w:rsidR="008C38E3" w:rsidRPr="008C38E3" w:rsidRDefault="004F2B39" w:rsidP="00341D86">
      <w:pPr>
        <w:pStyle w:val="Heading1"/>
      </w:pPr>
      <w:r>
        <w:t>Final Remarks</w:t>
      </w:r>
    </w:p>
    <w:p w14:paraId="5F54D1E5" w14:textId="7DD65722" w:rsidR="008C38E3" w:rsidRPr="008C38E3" w:rsidRDefault="008C38E3" w:rsidP="008C38E3">
      <w:pPr>
        <w:pStyle w:val="Basictext"/>
      </w:pPr>
      <w:r w:rsidRPr="008C38E3">
        <w:t>It is important that you write for a general audience. It is also important that your work is presented in a professional fashion. This guideline is intended to help you achieve that goal. By adhering to the guideline</w:t>
      </w:r>
      <w:r w:rsidR="00362040">
        <w:t>s</w:t>
      </w:r>
      <w:r w:rsidRPr="008C38E3">
        <w:t xml:space="preserve">, you also help the conference organizers tremendously in reducing our workload and ensuring </w:t>
      </w:r>
      <w:r w:rsidR="00362040">
        <w:t xml:space="preserve">an </w:t>
      </w:r>
      <w:r w:rsidRPr="008C38E3">
        <w:t xml:space="preserve">impressive presentation of your conference paper. </w:t>
      </w:r>
    </w:p>
    <w:p w14:paraId="540522D2" w14:textId="4ACF9510" w:rsidR="008C38E3" w:rsidRPr="008C38E3" w:rsidRDefault="008C38E3" w:rsidP="008C38E3">
      <w:pPr>
        <w:pStyle w:val="Basictext"/>
      </w:pPr>
      <w:r w:rsidRPr="008C38E3">
        <w:t>We thank you very much for your cooperation and look forward to receiving a professional</w:t>
      </w:r>
      <w:r w:rsidR="00362040">
        <w:t>-</w:t>
      </w:r>
      <w:r w:rsidRPr="008C38E3">
        <w:t>looking, camera-ready version!</w:t>
      </w:r>
    </w:p>
    <w:p w14:paraId="4FE58968" w14:textId="77777777" w:rsidR="008C38E3" w:rsidRPr="00C43375" w:rsidRDefault="008C38E3" w:rsidP="008C38E3">
      <w:pPr>
        <w:pStyle w:val="Heading1"/>
        <w:rPr>
          <w:lang w:val="en-US"/>
        </w:rPr>
      </w:pPr>
      <w:r w:rsidRPr="006435D4">
        <w:rPr>
          <w:lang w:val="en-US"/>
        </w:rPr>
        <w:t>References and Citation</w:t>
      </w:r>
    </w:p>
    <w:p w14:paraId="3F5D3FA0" w14:textId="284986F8" w:rsidR="008C38E3" w:rsidRDefault="008C38E3" w:rsidP="002717E4">
      <w:pPr>
        <w:pStyle w:val="Basictext"/>
      </w:pPr>
      <w:r w:rsidRPr="22599274">
        <w:t xml:space="preserve">References are to be formatted using </w:t>
      </w:r>
      <w:r w:rsidR="00A54332" w:rsidRPr="00381A3B">
        <w:rPr>
          <w:b/>
          <w:bCs/>
          <w:u w:val="single"/>
        </w:rPr>
        <w:t>APA 7th</w:t>
      </w:r>
      <w:r w:rsidRPr="00381A3B">
        <w:rPr>
          <w:b/>
          <w:bCs/>
          <w:u w:val="single"/>
        </w:rPr>
        <w:t xml:space="preserve"> citation style</w:t>
      </w:r>
      <w:r w:rsidR="00341D86">
        <w:t xml:space="preserve"> (</w:t>
      </w:r>
      <w:hyperlink r:id="rId9" w:history="1">
        <w:r w:rsidR="00341D86" w:rsidRPr="00341D86">
          <w:rPr>
            <w:rStyle w:val="Hyperlink"/>
          </w:rPr>
          <w:t>APA 7th Citation</w:t>
        </w:r>
      </w:hyperlink>
      <w:r w:rsidR="00341D86">
        <w:t>)</w:t>
      </w:r>
      <w:r w:rsidRPr="22599274">
        <w:t xml:space="preserve">. References should be listed </w:t>
      </w:r>
      <w:r w:rsidRPr="00381A3B">
        <w:rPr>
          <w:b/>
          <w:bCs/>
          <w:u w:val="single"/>
        </w:rPr>
        <w:t>alphabetically</w:t>
      </w:r>
      <w:r w:rsidRPr="22599274">
        <w:t xml:space="preserve"> by author name at the end of the paper. In-text citations should be indicated by the author’s last name and year of publication, e.g., </w:t>
      </w:r>
      <w:r w:rsidR="006C6BBC">
        <w:fldChar w:fldCharType="begin">
          <w:fldData xml:space="preserve">PEVuZE5vdGU+PENpdGU+PEF1dGhvcj5Bdmlzb248L0F1dGhvcj48WWVhcj4xOTk4PC9ZZWFyPjxS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</w:fldData>
        </w:fldChar>
      </w:r>
      <w:r w:rsidR="00341D86">
        <w:instrText xml:space="preserve"> ADDIN EN.CITE </w:instrText>
      </w:r>
      <w:r w:rsidR="00341D86">
        <w:fldChar w:fldCharType="begin">
          <w:fldData xml:space="preserve">PEVuZE5vdGU+PENpdGU+PEF1dGhvcj5Bdmlzb248L0F1dGhvcj48WWVhcj4xOTk4PC9ZZWFyPjxS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</w:fldData>
        </w:fldChar>
      </w:r>
      <w:r w:rsidR="00341D86">
        <w:instrText xml:space="preserve"> ADDIN EN.CITE.DATA </w:instrText>
      </w:r>
      <w:r w:rsidR="00341D86">
        <w:fldChar w:fldCharType="end"/>
      </w:r>
      <w:r w:rsidR="006C6BBC">
        <w:fldChar w:fldCharType="separate"/>
      </w:r>
      <w:r w:rsidR="00341D86">
        <w:rPr>
          <w:noProof/>
        </w:rPr>
        <w:t>(Avison &amp; Fitzgerald, 1998; Geron, 2013; Kude et al., 2014; Markus &amp; Robey, 1988)</w:t>
      </w:r>
      <w:r w:rsidR="006C6BBC">
        <w:fldChar w:fldCharType="end"/>
      </w:r>
      <w:r w:rsidRPr="22599274">
        <w:t xml:space="preserve"> or </w:t>
      </w:r>
      <w:r w:rsidR="006C6BBC">
        <w:fldChar w:fldCharType="begin"/>
      </w:r>
      <w:r w:rsidR="00341D86">
        <w:instrText xml:space="preserve"> ADDIN EN.CITE &lt;EndNote&gt;&lt;Cite AuthorYear="1"&gt;&lt;Author&gt;Gregory&lt;/Author&gt;&lt;Year&gt;2015&lt;/Year&gt;&lt;RecNum&gt;44&lt;/RecNum&gt;&lt;DisplayText&gt;Gregory et al. (2015)&lt;/DisplayText&gt;&lt;record&gt;&lt;rec-number&gt;44&lt;/rec-number&gt;&lt;foreign-keys&gt;&lt;key app="EN" db-id="r0spe2t2kwfetne9wecx9stlv559apfrpfss" timestamp="1715031101"&gt;44&lt;/key&gt;&lt;/foreign-keys&gt;&lt;ref-type name="Journal Article"&gt;17&lt;/ref-type&gt;&lt;contributors&gt;&lt;authors&gt;&lt;author&gt;Gregory, Robert Wayne&lt;/author&gt;&lt;author&gt;Keil, Mark&lt;/author&gt;&lt;author&gt;Muntermann, Jan&lt;/author&gt;&lt;author&gt;Mähring, Magnus&lt;/author&gt;&lt;/authors&gt;&lt;/contributors&gt;&lt;titles&gt;&lt;title&gt;Paradoxes and the Nature of Ambidexterity in IT Transformation Programs&lt;/title&gt;&lt;secondary-title&gt;Information Systems Research&lt;/secondary-title&gt;&lt;/titles&gt;&lt;periodical&gt;&lt;full-title&gt;Information Systems Research&lt;/full-title&gt;&lt;/periodical&gt;&lt;pages&gt;57-80&lt;/pages&gt;&lt;volume&gt;26&lt;/volume&gt;&lt;number&gt;1&lt;/number&gt;&lt;dates&gt;&lt;year&gt;2015&lt;/year&gt;&lt;/dates&gt;&lt;isbn&gt;1047-7047&lt;/isbn&gt;&lt;urls&gt;&lt;related-urls&gt;&lt;url&gt;http://www.jstor.org/stable/24700073.&lt;/url&gt;&lt;/related-urls&gt;&lt;/urls&gt;&lt;/record&gt;&lt;/Cite&gt;&lt;/EndNote&gt;</w:instrText>
      </w:r>
      <w:r w:rsidR="006C6BBC">
        <w:fldChar w:fldCharType="separate"/>
      </w:r>
      <w:r w:rsidR="00341D86">
        <w:rPr>
          <w:noProof/>
        </w:rPr>
        <w:t>Gregory et al. (2015)</w:t>
      </w:r>
      <w:r w:rsidR="006C6BBC">
        <w:fldChar w:fldCharType="end"/>
      </w:r>
      <w:r w:rsidRPr="22599274">
        <w:t xml:space="preserve">. References must be complete, i.e., include, as appropriate, volume, number, month, publisher, city and state, editors, last name &amp; initials of all authors, page numbers, </w:t>
      </w:r>
      <w:r w:rsidR="007C3862">
        <w:t>DOI</w:t>
      </w:r>
      <w:r w:rsidR="00381A3B">
        <w:t xml:space="preserve"> (voluntary)</w:t>
      </w:r>
      <w:r w:rsidR="007C3862">
        <w:t xml:space="preserve">, </w:t>
      </w:r>
      <w:r w:rsidRPr="22599274">
        <w:t xml:space="preserve">etc. If you use </w:t>
      </w:r>
      <w:r w:rsidRPr="00341D86">
        <w:t>EndNote</w:t>
      </w:r>
      <w:r w:rsidRPr="22599274">
        <w:t>, be aware that different versions of the software change the styles, creating some inconsistencies. Your references should comprise only published materials accessible to the public. Proprietary information may not be cited.</w:t>
      </w:r>
    </w:p>
    <w:p w14:paraId="4970E4C0" w14:textId="77777777" w:rsidR="008C38E3" w:rsidRPr="00341D86" w:rsidRDefault="008C38E3" w:rsidP="002717E4">
      <w:pPr>
        <w:pStyle w:val="Basictext"/>
        <w:rPr>
          <w:b/>
          <w:bCs/>
          <w:sz w:val="28"/>
          <w:szCs w:val="28"/>
        </w:rPr>
      </w:pPr>
    </w:p>
    <w:p w14:paraId="33737F4F" w14:textId="35EE8381" w:rsidR="002A242B" w:rsidRDefault="00842DD0" w:rsidP="006C7ECB">
      <w:pPr>
        <w:pStyle w:val="Basictext"/>
        <w:rPr>
          <w:b/>
          <w:bCs/>
          <w:sz w:val="28"/>
          <w:szCs w:val="28"/>
          <w:lang w:val="en-US"/>
        </w:rPr>
      </w:pPr>
      <w:r w:rsidRPr="00341D86">
        <w:rPr>
          <w:b/>
          <w:bCs/>
          <w:sz w:val="28"/>
          <w:szCs w:val="28"/>
          <w:lang w:val="en-US"/>
        </w:rPr>
        <w:t>&lt;&lt;&lt;Please ensure that all references are present, complete, and accurate as per the examples below</w:t>
      </w:r>
      <w:r w:rsidR="002A242B">
        <w:rPr>
          <w:b/>
          <w:bCs/>
          <w:sz w:val="28"/>
          <w:szCs w:val="28"/>
          <w:lang w:val="en-US"/>
        </w:rPr>
        <w:t>.</w:t>
      </w:r>
    </w:p>
    <w:p w14:paraId="65CE059A" w14:textId="67A81305" w:rsidR="006C7ECB" w:rsidRDefault="002A242B" w:rsidP="006C7ECB">
      <w:pPr>
        <w:pStyle w:val="Basictext"/>
        <w:rPr>
          <w:lang w:val="en-US"/>
        </w:rPr>
      </w:pPr>
      <w:r w:rsidRPr="002A242B">
        <w:rPr>
          <w:b/>
          <w:bCs/>
          <w:sz w:val="28"/>
          <w:szCs w:val="28"/>
          <w:lang w:val="en-US"/>
        </w:rPr>
        <w:t>If some references are wrong or seems to be AI fabricated, the paper will be rejected</w:t>
      </w:r>
      <w:r>
        <w:rPr>
          <w:b/>
          <w:bCs/>
          <w:sz w:val="28"/>
          <w:szCs w:val="28"/>
          <w:lang w:val="en-US"/>
        </w:rPr>
        <w:t xml:space="preserve"> </w:t>
      </w:r>
      <w:r w:rsidR="00842DD0" w:rsidRPr="00341D86">
        <w:rPr>
          <w:b/>
          <w:bCs/>
          <w:sz w:val="28"/>
          <w:szCs w:val="28"/>
          <w:lang w:val="en-US"/>
        </w:rPr>
        <w:t>&gt;&gt;&gt;</w:t>
      </w:r>
      <w:r w:rsidR="006C7ECB" w:rsidRPr="006C7ECB">
        <w:rPr>
          <w:lang w:val="en-US"/>
        </w:rPr>
        <w:t xml:space="preserve"> </w:t>
      </w:r>
    </w:p>
    <w:p w14:paraId="255411A6" w14:textId="02336465" w:rsidR="00341D86" w:rsidRPr="00341D86" w:rsidRDefault="002717E4" w:rsidP="00341D86">
      <w:pPr>
        <w:pStyle w:val="Subtitle"/>
      </w:pPr>
      <w:proofErr w:type="spellStart"/>
      <w:r w:rsidRPr="00436058">
        <w:t>References</w:t>
      </w:r>
      <w:proofErr w:type="spellEnd"/>
      <w:r w:rsidR="008C38E3">
        <w:t xml:space="preserve"> (</w:t>
      </w:r>
      <w:proofErr w:type="spellStart"/>
      <w:r w:rsidR="00322619">
        <w:t>formatting</w:t>
      </w:r>
      <w:proofErr w:type="spellEnd"/>
      <w:r w:rsidR="00322619">
        <w:t xml:space="preserve"> </w:t>
      </w:r>
      <w:proofErr w:type="spellStart"/>
      <w:r w:rsidR="008C38E3">
        <w:t>style</w:t>
      </w:r>
      <w:proofErr w:type="spellEnd"/>
      <w:r w:rsidR="007557CF">
        <w:t xml:space="preserve"> of this heading</w:t>
      </w:r>
      <w:r w:rsidR="008C38E3">
        <w:t xml:space="preserve">: </w:t>
      </w:r>
      <w:r w:rsidR="007557CF">
        <w:t>“</w:t>
      </w:r>
      <w:r w:rsidR="008C38E3">
        <w:t>Subtitle</w:t>
      </w:r>
      <w:r w:rsidR="007557CF">
        <w:t>”</w:t>
      </w:r>
      <w:r w:rsidR="008C38E3">
        <w:t>)</w:t>
      </w:r>
    </w:p>
    <w:p w14:paraId="614DE5AE" w14:textId="2EEF2214" w:rsidR="00341D86" w:rsidRPr="00341D86" w:rsidRDefault="00341D86" w:rsidP="00341D86">
      <w:pPr>
        <w:pStyle w:val="EndNoteBibliography"/>
        <w:ind w:left="720" w:hanging="720"/>
      </w:pPr>
      <w:r>
        <w:fldChar w:fldCharType="begin"/>
      </w:r>
      <w:r>
        <w:instrText xml:space="preserve"> ADDIN EN.REFLIST </w:instrText>
      </w:r>
      <w:r>
        <w:fldChar w:fldCharType="separate"/>
      </w:r>
      <w:r w:rsidRPr="00341D86">
        <w:t xml:space="preserve">Avison, D. E., &amp; Fitzgerald, G. (1998). </w:t>
      </w:r>
      <w:r w:rsidRPr="00341D86">
        <w:rPr>
          <w:i/>
        </w:rPr>
        <w:t xml:space="preserve">Information systems development: </w:t>
      </w:r>
      <w:r w:rsidR="00CF71DF">
        <w:rPr>
          <w:i/>
        </w:rPr>
        <w:t>M</w:t>
      </w:r>
      <w:r w:rsidRPr="00341D86">
        <w:rPr>
          <w:i/>
        </w:rPr>
        <w:t>ethodologies, techniques, and tools</w:t>
      </w:r>
      <w:r w:rsidRPr="00341D86">
        <w:t xml:space="preserve"> (2nd ed.). McGraw-Hill Higher Education. </w:t>
      </w:r>
    </w:p>
    <w:p w14:paraId="497B7184" w14:textId="664780AF" w:rsidR="00341D86" w:rsidRPr="00341D86" w:rsidRDefault="00341D86" w:rsidP="00341D86">
      <w:pPr>
        <w:pStyle w:val="EndNoteBibliography"/>
        <w:ind w:left="720" w:hanging="720"/>
      </w:pPr>
      <w:r w:rsidRPr="00341D86">
        <w:t xml:space="preserve">Geron, T. (2013). </w:t>
      </w:r>
      <w:r w:rsidRPr="00341D86">
        <w:rPr>
          <w:i/>
        </w:rPr>
        <w:t>Airbnb and the unstoppable rise of the share economy</w:t>
      </w:r>
      <w:r w:rsidRPr="00341D86">
        <w:t xml:space="preserve">. </w:t>
      </w:r>
      <w:r w:rsidR="00CF71DF" w:rsidRPr="00CF71DF">
        <w:t>Forbes</w:t>
      </w:r>
      <w:r w:rsidR="00CF71DF">
        <w:t xml:space="preserve">. </w:t>
      </w:r>
      <w:r w:rsidRPr="00341D86">
        <w:t xml:space="preserve">Retrieved July 30, 2014 from </w:t>
      </w:r>
      <w:hyperlink r:id="rId10" w:history="1">
        <w:r w:rsidRPr="00341D86">
          <w:rPr>
            <w:rStyle w:val="Hyperlink"/>
          </w:rPr>
          <w:t>http://www.forbes.com/sites/tomiogeron/2013/01/23/airbnb-and-the-unstoppable-rise-of-the-share-economy/</w:t>
        </w:r>
      </w:hyperlink>
    </w:p>
    <w:p w14:paraId="11960874" w14:textId="07C1FEA9" w:rsidR="00341D86" w:rsidRPr="00381A3B" w:rsidRDefault="00341D86" w:rsidP="00341D86">
      <w:pPr>
        <w:pStyle w:val="EndNoteBibliography"/>
        <w:ind w:left="720" w:hanging="720"/>
        <w:rPr>
          <w:lang w:val="de-DE"/>
        </w:rPr>
      </w:pPr>
      <w:r w:rsidRPr="00381A3B">
        <w:rPr>
          <w:lang w:val="de-DE"/>
        </w:rPr>
        <w:t xml:space="preserve">Gregory, R. W., Keil, M., Muntermann, J., &amp; Mähring, M. (2015). </w:t>
      </w:r>
      <w:r w:rsidRPr="00341D86">
        <w:t xml:space="preserve">Paradoxes and the Nature of Ambidexterity in IT Transformation Programs. </w:t>
      </w:r>
      <w:r w:rsidRPr="00381A3B">
        <w:rPr>
          <w:i/>
          <w:lang w:val="de-DE"/>
        </w:rPr>
        <w:t>Information Systems Research, 26</w:t>
      </w:r>
      <w:r w:rsidRPr="00381A3B">
        <w:rPr>
          <w:lang w:val="de-DE"/>
        </w:rPr>
        <w:t xml:space="preserve">(1), 57-80. </w:t>
      </w:r>
      <w:hyperlink r:id="rId11" w:history="1">
        <w:r w:rsidRPr="00381A3B">
          <w:rPr>
            <w:rStyle w:val="Hyperlink"/>
            <w:lang w:val="de-DE"/>
          </w:rPr>
          <w:t>http://www.jstor.org/stable/24700073</w:t>
        </w:r>
      </w:hyperlink>
      <w:r w:rsidRPr="00381A3B">
        <w:rPr>
          <w:lang w:val="de-DE"/>
        </w:rPr>
        <w:t xml:space="preserve">. </w:t>
      </w:r>
    </w:p>
    <w:p w14:paraId="4A397A9E" w14:textId="38534C6C" w:rsidR="00341D86" w:rsidRPr="00341D86" w:rsidRDefault="00341D86" w:rsidP="00341D86">
      <w:pPr>
        <w:pStyle w:val="EndNoteBibliography"/>
        <w:ind w:left="720" w:hanging="720"/>
      </w:pPr>
      <w:r w:rsidRPr="00381A3B">
        <w:rPr>
          <w:lang w:val="de-DE"/>
        </w:rPr>
        <w:t xml:space="preserve">Kude, T., Bick, S., Schmidt, C., &amp; Heinzl, A. (2014). </w:t>
      </w:r>
      <w:r w:rsidRPr="00341D86">
        <w:t>Adaptation patterns in agile information systems development teams. Proceedings of the European Conference on Information Systems Tel Aviv, Israel.</w:t>
      </w:r>
    </w:p>
    <w:p w14:paraId="20FF1AAB" w14:textId="2F559B3D" w:rsidR="00341D86" w:rsidRPr="00341D86" w:rsidRDefault="00341D86" w:rsidP="00341D86">
      <w:pPr>
        <w:pStyle w:val="EndNoteBibliography"/>
        <w:ind w:left="720" w:hanging="720"/>
      </w:pPr>
      <w:r w:rsidRPr="00341D86">
        <w:t xml:space="preserve">Markus, M. L., &amp; Robey, D. (1988). Information technology and organizational change: Causal structure in theory and research. </w:t>
      </w:r>
      <w:r w:rsidRPr="00341D86">
        <w:rPr>
          <w:i/>
        </w:rPr>
        <w:t>Management science, 34</w:t>
      </w:r>
      <w:r w:rsidRPr="00341D86">
        <w:t xml:space="preserve">(5), 583-598. </w:t>
      </w:r>
      <w:hyperlink r:id="rId12" w:history="1">
        <w:r w:rsidRPr="00341D86">
          <w:rPr>
            <w:rStyle w:val="Hyperlink"/>
          </w:rPr>
          <w:t>https://doi.org/https://doi.org/10.1287/mnsc.34.5.583</w:t>
        </w:r>
      </w:hyperlink>
      <w:r w:rsidRPr="00341D86">
        <w:t xml:space="preserve"> </w:t>
      </w:r>
    </w:p>
    <w:p w14:paraId="50184B23" w14:textId="77777777" w:rsidR="00341D86" w:rsidRPr="00341D86" w:rsidRDefault="00341D86" w:rsidP="00341D86">
      <w:pPr>
        <w:pStyle w:val="EndNoteBibliography"/>
      </w:pPr>
    </w:p>
    <w:p w14:paraId="2D762A96" w14:textId="75AEDB19" w:rsidR="00436058" w:rsidRPr="00436058" w:rsidRDefault="00341D86" w:rsidP="00341D86">
      <w:pPr>
        <w:pStyle w:val="Reference"/>
        <w:ind w:left="0" w:firstLine="0"/>
        <w:rPr>
          <w:lang w:val="en-US"/>
        </w:rPr>
      </w:pPr>
      <w:r>
        <w:rPr>
          <w:lang w:val="en-US"/>
        </w:rPr>
        <w:fldChar w:fldCharType="end"/>
      </w:r>
    </w:p>
    <w:sectPr w:rsidR="00436058" w:rsidRPr="00436058" w:rsidSect="00E14EF9">
      <w:headerReference w:type="even" r:id="rId13"/>
      <w:headerReference w:type="default" r:id="rId14"/>
      <w:footerReference w:type="default" r:id="rId15"/>
      <w:footerReference w:type="first" r:id="rId16"/>
      <w:pgSz w:w="11906" w:h="16838" w:code="9"/>
      <w:pgMar w:top="1701" w:right="1134" w:bottom="1701" w:left="1701" w:header="709" w:footer="709" w:gutter="0"/>
      <w:cols w:space="720"/>
      <w:titlePg/>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867FDE" w14:textId="77777777" w:rsidR="0041460C" w:rsidRDefault="0041460C" w:rsidP="00523D09">
      <w:r>
        <w:separator/>
      </w:r>
    </w:p>
  </w:endnote>
  <w:endnote w:type="continuationSeparator" w:id="0">
    <w:p w14:paraId="1AF0E9C5" w14:textId="77777777" w:rsidR="0041460C" w:rsidRDefault="0041460C" w:rsidP="00523D09">
      <w:r>
        <w:continuationSeparator/>
      </w:r>
    </w:p>
  </w:endnote>
  <w:endnote w:type="continuationNotice" w:id="1">
    <w:p w14:paraId="19CA695E" w14:textId="77777777" w:rsidR="0041460C" w:rsidRDefault="0041460C">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rial Bold">
    <w:altName w:val="Arial"/>
    <w:panose1 w:val="020B0604020202020204"/>
    <w:charset w:val="00"/>
    <w:family w:val="auto"/>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A3EA2" w14:textId="51A9A543" w:rsidR="00000E96" w:rsidRPr="0094532E" w:rsidRDefault="0062101F" w:rsidP="0094532E">
    <w:pPr>
      <w:tabs>
        <w:tab w:val="right" w:pos="9071"/>
      </w:tabs>
      <w:rPr>
        <w:i/>
        <w:sz w:val="20"/>
      </w:rPr>
    </w:pPr>
    <w:r w:rsidRPr="000D77EC">
      <w:rPr>
        <w:rFonts w:cs="Times New Roman"/>
        <w:i/>
        <w:sz w:val="20"/>
      </w:rPr>
      <w:t>Thirty-</w:t>
    </w:r>
    <w:r>
      <w:rPr>
        <w:rFonts w:cs="Times New Roman"/>
        <w:i/>
        <w:sz w:val="20"/>
      </w:rPr>
      <w:t>Fourth</w:t>
    </w:r>
    <w:r w:rsidRPr="000D77EC">
      <w:rPr>
        <w:rFonts w:cs="Times New Roman"/>
        <w:i/>
        <w:sz w:val="20"/>
      </w:rPr>
      <w:t xml:space="preserve"> European Conference on Information Systems (ECIS 202</w:t>
    </w:r>
    <w:r>
      <w:rPr>
        <w:rFonts w:cs="Times New Roman"/>
        <w:i/>
        <w:sz w:val="20"/>
      </w:rPr>
      <w:t>6</w:t>
    </w:r>
    <w:r w:rsidRPr="000D77EC">
      <w:rPr>
        <w:rFonts w:cs="Times New Roman"/>
        <w:i/>
        <w:sz w:val="20"/>
      </w:rPr>
      <w:t xml:space="preserve">), </w:t>
    </w:r>
    <w:r>
      <w:rPr>
        <w:rFonts w:cs="Times New Roman"/>
        <w:i/>
        <w:sz w:val="20"/>
      </w:rPr>
      <w:t>Milan</w:t>
    </w:r>
    <w:r w:rsidRPr="000D77EC">
      <w:rPr>
        <w:rFonts w:cs="Times New Roman"/>
        <w:i/>
        <w:sz w:val="20"/>
      </w:rPr>
      <w:t>,</w:t>
    </w:r>
    <w:r>
      <w:rPr>
        <w:rFonts w:cs="Times New Roman"/>
        <w:i/>
        <w:sz w:val="20"/>
      </w:rPr>
      <w:t xml:space="preserve"> Italy                   </w:t>
    </w:r>
    <w:r>
      <w:rPr>
        <w:i/>
        <w:sz w:val="20"/>
      </w:rPr>
      <w:t xml:space="preserve">                     </w:t>
    </w:r>
    <w:r w:rsidR="0094532E">
      <w:rPr>
        <w:i/>
        <w:sz w:val="20"/>
      </w:rPr>
      <w:tab/>
    </w:r>
    <w:r w:rsidR="0094532E" w:rsidRPr="00CB77D5">
      <w:rPr>
        <w:i/>
        <w:sz w:val="20"/>
      </w:rPr>
      <w:fldChar w:fldCharType="begin"/>
    </w:r>
    <w:r w:rsidR="0094532E" w:rsidRPr="00CB77D5">
      <w:rPr>
        <w:i/>
        <w:sz w:val="20"/>
      </w:rPr>
      <w:instrText xml:space="preserve"> PAGE   \* MERGEFORMAT </w:instrText>
    </w:r>
    <w:r w:rsidR="0094532E" w:rsidRPr="00CB77D5">
      <w:rPr>
        <w:i/>
        <w:sz w:val="20"/>
      </w:rPr>
      <w:fldChar w:fldCharType="separate"/>
    </w:r>
    <w:r w:rsidR="00E40B94">
      <w:rPr>
        <w:i/>
        <w:noProof/>
        <w:sz w:val="20"/>
      </w:rPr>
      <w:t>2</w:t>
    </w:r>
    <w:r w:rsidR="0094532E" w:rsidRPr="00CB77D5">
      <w:rPr>
        <w:i/>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A9877" w14:textId="1872847D" w:rsidR="00000E96" w:rsidRPr="00C37E85" w:rsidRDefault="00EB7455" w:rsidP="00C37E85">
    <w:pPr>
      <w:tabs>
        <w:tab w:val="right" w:pos="9071"/>
      </w:tabs>
      <w:rPr>
        <w:i/>
        <w:sz w:val="20"/>
      </w:rPr>
    </w:pPr>
    <w:r w:rsidRPr="000D77EC">
      <w:rPr>
        <w:rFonts w:cs="Times New Roman"/>
        <w:i/>
        <w:sz w:val="20"/>
      </w:rPr>
      <w:t>Thirty-</w:t>
    </w:r>
    <w:r w:rsidR="0062101F">
      <w:rPr>
        <w:rFonts w:cs="Times New Roman"/>
        <w:i/>
        <w:sz w:val="20"/>
      </w:rPr>
      <w:t>Fourth</w:t>
    </w:r>
    <w:r w:rsidRPr="000D77EC">
      <w:rPr>
        <w:rFonts w:cs="Times New Roman"/>
        <w:i/>
        <w:sz w:val="20"/>
      </w:rPr>
      <w:t xml:space="preserve"> European Conference on Information Systems (ECIS 202</w:t>
    </w:r>
    <w:r w:rsidR="0062101F">
      <w:rPr>
        <w:rFonts w:cs="Times New Roman"/>
        <w:i/>
        <w:sz w:val="20"/>
      </w:rPr>
      <w:t>6</w:t>
    </w:r>
    <w:r w:rsidRPr="000D77EC">
      <w:rPr>
        <w:rFonts w:cs="Times New Roman"/>
        <w:i/>
        <w:sz w:val="20"/>
      </w:rPr>
      <w:t xml:space="preserve">), </w:t>
    </w:r>
    <w:r w:rsidR="0062101F">
      <w:rPr>
        <w:rFonts w:cs="Times New Roman"/>
        <w:i/>
        <w:sz w:val="20"/>
      </w:rPr>
      <w:t>Milan</w:t>
    </w:r>
    <w:r w:rsidRPr="000D77EC">
      <w:rPr>
        <w:rFonts w:cs="Times New Roman"/>
        <w:i/>
        <w:sz w:val="20"/>
      </w:rPr>
      <w:t>,</w:t>
    </w:r>
    <w:r w:rsidR="0062101F">
      <w:rPr>
        <w:rFonts w:cs="Times New Roman"/>
        <w:i/>
        <w:sz w:val="20"/>
      </w:rPr>
      <w:t xml:space="preserve"> Italy</w:t>
    </w:r>
    <w:r>
      <w:rPr>
        <w:rFonts w:cs="Times New Roman"/>
        <w:i/>
        <w:sz w:val="20"/>
      </w:rPr>
      <w:t xml:space="preserve">                   </w:t>
    </w:r>
    <w:r w:rsidR="003E2D9F">
      <w:rPr>
        <w:i/>
        <w:sz w:val="20"/>
      </w:rPr>
      <w:t xml:space="preserve">                            </w:t>
    </w:r>
    <w:r w:rsidR="00E14EF9" w:rsidRPr="00CB77D5">
      <w:rPr>
        <w:i/>
        <w:sz w:val="20"/>
      </w:rPr>
      <w:fldChar w:fldCharType="begin"/>
    </w:r>
    <w:r w:rsidR="00E14EF9" w:rsidRPr="00CB77D5">
      <w:rPr>
        <w:i/>
        <w:sz w:val="20"/>
      </w:rPr>
      <w:instrText xml:space="preserve"> PAGE   \* MERGEFORMAT </w:instrText>
    </w:r>
    <w:r w:rsidR="00E14EF9" w:rsidRPr="00CB77D5">
      <w:rPr>
        <w:i/>
        <w:sz w:val="20"/>
      </w:rPr>
      <w:fldChar w:fldCharType="separate"/>
    </w:r>
    <w:r w:rsidR="00E40B94">
      <w:rPr>
        <w:i/>
        <w:noProof/>
        <w:sz w:val="20"/>
      </w:rPr>
      <w:t>1</w:t>
    </w:r>
    <w:r w:rsidR="00E14EF9" w:rsidRPr="00CB77D5">
      <w:rPr>
        <w:i/>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2FFFE5" w14:textId="77777777" w:rsidR="0041460C" w:rsidRDefault="0041460C" w:rsidP="00523D09">
      <w:r>
        <w:separator/>
      </w:r>
    </w:p>
  </w:footnote>
  <w:footnote w:type="continuationSeparator" w:id="0">
    <w:p w14:paraId="0F8CA0B8" w14:textId="77777777" w:rsidR="0041460C" w:rsidRDefault="0041460C" w:rsidP="00523D09">
      <w:r>
        <w:continuationSeparator/>
      </w:r>
    </w:p>
  </w:footnote>
  <w:footnote w:type="continuationNotice" w:id="1">
    <w:p w14:paraId="5AEA467C" w14:textId="77777777" w:rsidR="0041460C" w:rsidRDefault="0041460C" w:rsidP="00523D09"/>
  </w:footnote>
  <w:footnote w:id="2">
    <w:p w14:paraId="112E4F42" w14:textId="08B651C3" w:rsidR="00322619" w:rsidRPr="00D50EBA" w:rsidRDefault="00322619" w:rsidP="00322619">
      <w:pPr>
        <w:pStyle w:val="FootnoteText1"/>
      </w:pPr>
      <w:r w:rsidRPr="008F558D">
        <w:rPr>
          <w:rStyle w:val="FootnoteReference"/>
        </w:rPr>
        <w:footnoteRef/>
      </w:r>
      <w:r w:rsidRPr="008F558D">
        <w:t xml:space="preserve"> Footnotes are not recommended</w:t>
      </w:r>
      <w:r>
        <w:t>;</w:t>
      </w:r>
      <w:r w:rsidRPr="008F558D">
        <w:t xml:space="preserve"> i</w:t>
      </w:r>
      <w:r>
        <w:t>f</w:t>
      </w:r>
      <w:r w:rsidRPr="008F558D">
        <w:t xml:space="preserve"> used, </w:t>
      </w:r>
      <w:r>
        <w:t xml:space="preserve">they </w:t>
      </w:r>
      <w:r w:rsidRPr="008F558D">
        <w:t>look like this.</w:t>
      </w:r>
      <w:r>
        <w:t xml:space="preserve"> The formatting style is “Footnote text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CBE54" w14:textId="77777777" w:rsidR="00000E96" w:rsidRPr="00EC07C7" w:rsidRDefault="00000E96" w:rsidP="00523D09">
    <w:pPr>
      <w:pStyle w:val="Header"/>
    </w:pPr>
    <w:r w:rsidRPr="00EC07C7">
      <w:t>Track Title</w:t>
    </w:r>
  </w:p>
  <w:p w14:paraId="60AE5F33" w14:textId="77777777" w:rsidR="00000E96" w:rsidRDefault="00000E96" w:rsidP="00523D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7D91D" w14:textId="19392446" w:rsidR="00000E96" w:rsidRPr="002C7B62" w:rsidRDefault="00000E96" w:rsidP="00523D09">
    <w:pPr>
      <w:pStyle w:val="Header"/>
      <w:rPr>
        <w:i/>
        <w:sz w:val="20"/>
        <w:szCs w:val="20"/>
      </w:rPr>
    </w:pPr>
    <w:r w:rsidRPr="002C7B62">
      <w:rPr>
        <w:i/>
        <w:sz w:val="20"/>
        <w:szCs w:val="20"/>
      </w:rPr>
      <w:t xml:space="preserve">Short </w:t>
    </w:r>
    <w:r w:rsidR="00772C2E">
      <w:rPr>
        <w:i/>
        <w:sz w:val="20"/>
        <w:szCs w:val="20"/>
      </w:rPr>
      <w:t>T</w:t>
    </w:r>
    <w:r w:rsidRPr="002C7B62">
      <w:rPr>
        <w:i/>
        <w:sz w:val="20"/>
        <w:szCs w:val="20"/>
      </w:rPr>
      <w:t xml:space="preserve">itle </w:t>
    </w:r>
    <w:r w:rsidR="00772C2E">
      <w:rPr>
        <w:i/>
        <w:sz w:val="20"/>
        <w:szCs w:val="20"/>
      </w:rPr>
      <w:t>(</w:t>
    </w:r>
    <w:r w:rsidRPr="002C7B62">
      <w:rPr>
        <w:i/>
        <w:sz w:val="20"/>
        <w:szCs w:val="20"/>
      </w:rPr>
      <w:t>up to 5 words</w:t>
    </w:r>
    <w:r w:rsidR="00772C2E">
      <w:rPr>
        <w:i/>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36AB8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5F45E4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D12DE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B58FFA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F96F6D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099293C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B02292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70DE7B1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51CA0BD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974E43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EFE6C9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EC7B58"/>
    <w:multiLevelType w:val="hybridMultilevel"/>
    <w:tmpl w:val="6710451A"/>
    <w:lvl w:ilvl="0" w:tplc="4AD06ABA">
      <w:start w:val="1"/>
      <w:numFmt w:val="bullet"/>
      <w:lvlText w:val="o"/>
      <w:lvlJc w:val="left"/>
      <w:pPr>
        <w:tabs>
          <w:tab w:val="num" w:pos="360"/>
        </w:tabs>
        <w:ind w:left="360" w:hanging="360"/>
      </w:pPr>
      <w:rPr>
        <w:rFonts w:ascii="Courier New" w:hAnsi="Courier New" w:cs="Wingdings" w:hint="default"/>
      </w:rPr>
    </w:lvl>
    <w:lvl w:ilvl="1" w:tplc="04090003" w:tentative="1">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04573A3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071E451D"/>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097A4716"/>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19D119DC"/>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19EA498F"/>
    <w:multiLevelType w:val="multilevel"/>
    <w:tmpl w:val="7FB23424"/>
    <w:lvl w:ilvl="0">
      <w:start w:val="1"/>
      <w:numFmt w:val="bullet"/>
      <w:lvlText w:val="o"/>
      <w:lvlJc w:val="left"/>
      <w:pPr>
        <w:tabs>
          <w:tab w:val="num" w:pos="360"/>
        </w:tabs>
        <w:ind w:left="360" w:hanging="360"/>
      </w:pPr>
      <w:rPr>
        <w:rFonts w:ascii="Courier New" w:hAnsi="Courier New" w:cs="Wingdings" w:hint="default"/>
      </w:rPr>
    </w:lvl>
    <w:lvl w:ilvl="1">
      <w:start w:val="1"/>
      <w:numFmt w:val="bullet"/>
      <w:lvlText w:val="o"/>
      <w:lvlJc w:val="left"/>
      <w:pPr>
        <w:tabs>
          <w:tab w:val="num" w:pos="1080"/>
        </w:tabs>
        <w:ind w:left="1080" w:hanging="360"/>
      </w:pPr>
      <w:rPr>
        <w:rFonts w:ascii="Courier New" w:hAnsi="Courier New" w:cs="Wingdings"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Wingdings"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Wingdings"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1A3C1577"/>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1A770307"/>
    <w:multiLevelType w:val="singleLevel"/>
    <w:tmpl w:val="0809000F"/>
    <w:lvl w:ilvl="0">
      <w:start w:val="1"/>
      <w:numFmt w:val="decimal"/>
      <w:lvlText w:val="%1."/>
      <w:lvlJc w:val="left"/>
      <w:pPr>
        <w:tabs>
          <w:tab w:val="num" w:pos="360"/>
        </w:tabs>
        <w:ind w:left="360" w:hanging="360"/>
      </w:pPr>
    </w:lvl>
  </w:abstractNum>
  <w:abstractNum w:abstractNumId="19" w15:restartNumberingAfterBreak="0">
    <w:nsid w:val="1EA42343"/>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21A863E8"/>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1460329"/>
    <w:multiLevelType w:val="multilevel"/>
    <w:tmpl w:val="A7BC83F4"/>
    <w:lvl w:ilvl="0">
      <w:start w:val="1"/>
      <w:numFmt w:val="decimal"/>
      <w:pStyle w:val="Heading1"/>
      <w:lvlText w:val="%1"/>
      <w:lvlJc w:val="left"/>
      <w:pPr>
        <w:tabs>
          <w:tab w:val="num" w:pos="432"/>
        </w:tabs>
        <w:ind w:left="432" w:hanging="432"/>
      </w:pPr>
      <w:rPr>
        <w:lang w:val="en-US"/>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15:restartNumberingAfterBreak="0">
    <w:nsid w:val="31E84C85"/>
    <w:multiLevelType w:val="singleLevel"/>
    <w:tmpl w:val="9620C160"/>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325D4FB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15:restartNumberingAfterBreak="0">
    <w:nsid w:val="37044B77"/>
    <w:multiLevelType w:val="singleLevel"/>
    <w:tmpl w:val="DD3A9DE0"/>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38DA4444"/>
    <w:multiLevelType w:val="hybridMultilevel"/>
    <w:tmpl w:val="4C4A4AA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3AD115B9"/>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8" w15:restartNumberingAfterBreak="0">
    <w:nsid w:val="3B2947C4"/>
    <w:multiLevelType w:val="hybridMultilevel"/>
    <w:tmpl w:val="DA326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856B11"/>
    <w:multiLevelType w:val="hybridMultilevel"/>
    <w:tmpl w:val="510837E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458D7471"/>
    <w:multiLevelType w:val="hybridMultilevel"/>
    <w:tmpl w:val="AF54C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95765BC"/>
    <w:multiLevelType w:val="singleLevel"/>
    <w:tmpl w:val="702474CE"/>
    <w:lvl w:ilvl="0">
      <w:numFmt w:val="bullet"/>
      <w:lvlText w:val="-"/>
      <w:lvlJc w:val="left"/>
      <w:pPr>
        <w:tabs>
          <w:tab w:val="num" w:pos="861"/>
        </w:tabs>
        <w:ind w:left="861" w:hanging="435"/>
      </w:pPr>
      <w:rPr>
        <w:rFonts w:hint="default"/>
      </w:rPr>
    </w:lvl>
  </w:abstractNum>
  <w:abstractNum w:abstractNumId="32" w15:restartNumberingAfterBreak="0">
    <w:nsid w:val="4EF67270"/>
    <w:multiLevelType w:val="multilevel"/>
    <w:tmpl w:val="D5001E08"/>
    <w:lvl w:ilvl="0">
      <w:start w:val="1"/>
      <w:numFmt w:val="bullet"/>
      <w:lvlText w:val="●"/>
      <w:lvlJc w:val="left"/>
      <w:pPr>
        <w:ind w:left="720" w:hanging="360"/>
      </w:pPr>
      <w:rPr>
        <w:rFonts w:ascii="Times New Roman" w:eastAsia="Noto Sans Symbols"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0743539"/>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568E3EE2"/>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5" w15:restartNumberingAfterBreak="0">
    <w:nsid w:val="58242B8A"/>
    <w:multiLevelType w:val="multilevel"/>
    <w:tmpl w:val="F086FC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80546D8"/>
    <w:multiLevelType w:val="singleLevel"/>
    <w:tmpl w:val="B0A88C2E"/>
    <w:lvl w:ilvl="0">
      <w:start w:val="1"/>
      <w:numFmt w:val="bullet"/>
      <w:lvlText w:val=""/>
      <w:lvlJc w:val="left"/>
      <w:pPr>
        <w:tabs>
          <w:tab w:val="num" w:pos="360"/>
        </w:tabs>
        <w:ind w:left="360" w:hanging="360"/>
      </w:pPr>
      <w:rPr>
        <w:rFonts w:ascii="Symbol" w:hAnsi="Symbol" w:hint="default"/>
      </w:rPr>
    </w:lvl>
  </w:abstractNum>
  <w:abstractNum w:abstractNumId="37" w15:restartNumberingAfterBreak="0">
    <w:nsid w:val="68BF343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8" w15:restartNumberingAfterBreak="0">
    <w:nsid w:val="79D06D95"/>
    <w:multiLevelType w:val="multilevel"/>
    <w:tmpl w:val="E2546024"/>
    <w:lvl w:ilvl="0">
      <w:start w:val="1"/>
      <w:numFmt w:val="bullet"/>
      <w:lvlText w:val="o"/>
      <w:lvlJc w:val="left"/>
      <w:pPr>
        <w:tabs>
          <w:tab w:val="num" w:pos="360"/>
        </w:tabs>
        <w:ind w:left="360" w:hanging="360"/>
      </w:pPr>
      <w:rPr>
        <w:rFonts w:ascii="Courier New" w:hAnsi="Courier New" w:cs="Wingdings" w:hint="default"/>
      </w:rPr>
    </w:lvl>
    <w:lvl w:ilvl="1">
      <w:start w:val="1"/>
      <w:numFmt w:val="bullet"/>
      <w:lvlText w:val="o"/>
      <w:lvlJc w:val="left"/>
      <w:pPr>
        <w:tabs>
          <w:tab w:val="num" w:pos="1080"/>
        </w:tabs>
        <w:ind w:left="1080" w:hanging="360"/>
      </w:pPr>
      <w:rPr>
        <w:rFonts w:ascii="Courier New" w:hAnsi="Courier New" w:cs="Wingdings"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Wingdings"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Wingdings" w:hint="default"/>
      </w:rPr>
    </w:lvl>
    <w:lvl w:ilvl="8">
      <w:start w:val="1"/>
      <w:numFmt w:val="bullet"/>
      <w:lvlText w:val=""/>
      <w:lvlJc w:val="left"/>
      <w:pPr>
        <w:tabs>
          <w:tab w:val="num" w:pos="6120"/>
        </w:tabs>
        <w:ind w:left="6120" w:hanging="360"/>
      </w:pPr>
      <w:rPr>
        <w:rFonts w:ascii="Wingdings" w:hAnsi="Wingdings" w:hint="default"/>
      </w:rPr>
    </w:lvl>
  </w:abstractNum>
  <w:num w:numId="1" w16cid:durableId="1501384362">
    <w:abstractNumId w:val="22"/>
  </w:num>
  <w:num w:numId="2" w16cid:durableId="526020564">
    <w:abstractNumId w:val="36"/>
  </w:num>
  <w:num w:numId="3" w16cid:durableId="1536038736">
    <w:abstractNumId w:val="23"/>
  </w:num>
  <w:num w:numId="4" w16cid:durableId="26374213">
    <w:abstractNumId w:val="31"/>
  </w:num>
  <w:num w:numId="5" w16cid:durableId="141893170">
    <w:abstractNumId w:val="25"/>
  </w:num>
  <w:num w:numId="6" w16cid:durableId="189147388">
    <w:abstractNumId w:val="18"/>
  </w:num>
  <w:num w:numId="7" w16cid:durableId="503402166">
    <w:abstractNumId w:val="10"/>
  </w:num>
  <w:num w:numId="8" w16cid:durableId="1653831574">
    <w:abstractNumId w:val="8"/>
  </w:num>
  <w:num w:numId="9" w16cid:durableId="1895577440">
    <w:abstractNumId w:val="7"/>
  </w:num>
  <w:num w:numId="10" w16cid:durableId="1056782984">
    <w:abstractNumId w:val="6"/>
  </w:num>
  <w:num w:numId="11" w16cid:durableId="93130979">
    <w:abstractNumId w:val="5"/>
  </w:num>
  <w:num w:numId="12" w16cid:durableId="1304849822">
    <w:abstractNumId w:val="9"/>
  </w:num>
  <w:num w:numId="13" w16cid:durableId="1962764692">
    <w:abstractNumId w:val="4"/>
  </w:num>
  <w:num w:numId="14" w16cid:durableId="369575606">
    <w:abstractNumId w:val="3"/>
  </w:num>
  <w:num w:numId="15" w16cid:durableId="595477992">
    <w:abstractNumId w:val="2"/>
  </w:num>
  <w:num w:numId="16" w16cid:durableId="169834573">
    <w:abstractNumId w:val="1"/>
  </w:num>
  <w:num w:numId="17" w16cid:durableId="1247156506">
    <w:abstractNumId w:val="24"/>
  </w:num>
  <w:num w:numId="18" w16cid:durableId="1023677209">
    <w:abstractNumId w:val="14"/>
  </w:num>
  <w:num w:numId="19" w16cid:durableId="2015909960">
    <w:abstractNumId w:val="33"/>
  </w:num>
  <w:num w:numId="20" w16cid:durableId="386344241">
    <w:abstractNumId w:val="37"/>
  </w:num>
  <w:num w:numId="21" w16cid:durableId="1331256924">
    <w:abstractNumId w:val="12"/>
  </w:num>
  <w:num w:numId="22" w16cid:durableId="479347835">
    <w:abstractNumId w:val="19"/>
  </w:num>
  <w:num w:numId="23" w16cid:durableId="96877496">
    <w:abstractNumId w:val="17"/>
  </w:num>
  <w:num w:numId="24" w16cid:durableId="1641615950">
    <w:abstractNumId w:val="15"/>
  </w:num>
  <w:num w:numId="25" w16cid:durableId="1322005134">
    <w:abstractNumId w:val="34"/>
  </w:num>
  <w:num w:numId="26" w16cid:durableId="789669396">
    <w:abstractNumId w:val="20"/>
  </w:num>
  <w:num w:numId="27" w16cid:durableId="1786535995">
    <w:abstractNumId w:val="13"/>
  </w:num>
  <w:num w:numId="28" w16cid:durableId="1136797761">
    <w:abstractNumId w:val="27"/>
  </w:num>
  <w:num w:numId="29" w16cid:durableId="231740794">
    <w:abstractNumId w:val="11"/>
  </w:num>
  <w:num w:numId="30" w16cid:durableId="1672029712">
    <w:abstractNumId w:val="38"/>
  </w:num>
  <w:num w:numId="31" w16cid:durableId="1781685259">
    <w:abstractNumId w:val="26"/>
  </w:num>
  <w:num w:numId="32" w16cid:durableId="365372296">
    <w:abstractNumId w:val="16"/>
  </w:num>
  <w:num w:numId="33" w16cid:durableId="265503274">
    <w:abstractNumId w:val="21"/>
  </w:num>
  <w:num w:numId="34" w16cid:durableId="1926259178">
    <w:abstractNumId w:val="0"/>
  </w:num>
  <w:num w:numId="35" w16cid:durableId="1692997855">
    <w:abstractNumId w:val="28"/>
  </w:num>
  <w:num w:numId="36" w16cid:durableId="1785077633">
    <w:abstractNumId w:val="29"/>
  </w:num>
  <w:num w:numId="37" w16cid:durableId="344864586">
    <w:abstractNumId w:val="32"/>
  </w:num>
  <w:num w:numId="38" w16cid:durableId="331371037">
    <w:abstractNumId w:val="35"/>
  </w:num>
  <w:num w:numId="39" w16cid:durableId="70202167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removePersonalInformation/>
  <w:removeDateAndTime/>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hyphenationZone w:val="357"/>
  <w:doNotHyphenateCaps/>
  <w:drawingGridHorizontalSpacing w:val="13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3NTU3tzCxMDa2MDdQ0lEKTi0uzszPAykwNKoFAOuHxhc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spe2t2kwfetne9wecx9stlv559apfrpfss&quot;&gt;Dissertation&lt;record-ids&gt;&lt;item&gt;44&lt;/item&gt;&lt;item&gt;152&lt;/item&gt;&lt;item&gt;153&lt;/item&gt;&lt;item&gt;154&lt;/item&gt;&lt;item&gt;155&lt;/item&gt;&lt;/record-ids&gt;&lt;/item&gt;&lt;/Libraries&gt;"/>
  </w:docVars>
  <w:rsids>
    <w:rsidRoot w:val="001326D1"/>
    <w:rsid w:val="00000E96"/>
    <w:rsid w:val="00012ADD"/>
    <w:rsid w:val="00022DC2"/>
    <w:rsid w:val="00037906"/>
    <w:rsid w:val="000404BC"/>
    <w:rsid w:val="0005286D"/>
    <w:rsid w:val="0005651A"/>
    <w:rsid w:val="0006712C"/>
    <w:rsid w:val="00072C9E"/>
    <w:rsid w:val="00074423"/>
    <w:rsid w:val="0008091B"/>
    <w:rsid w:val="00080C45"/>
    <w:rsid w:val="00080FF1"/>
    <w:rsid w:val="00081AD5"/>
    <w:rsid w:val="0008364E"/>
    <w:rsid w:val="000873F2"/>
    <w:rsid w:val="000B120A"/>
    <w:rsid w:val="000B21CC"/>
    <w:rsid w:val="000C395E"/>
    <w:rsid w:val="000C787B"/>
    <w:rsid w:val="000D1F88"/>
    <w:rsid w:val="000E5798"/>
    <w:rsid w:val="000F548B"/>
    <w:rsid w:val="0012062B"/>
    <w:rsid w:val="00120DFC"/>
    <w:rsid w:val="001214C1"/>
    <w:rsid w:val="00123E90"/>
    <w:rsid w:val="001326D1"/>
    <w:rsid w:val="0015147A"/>
    <w:rsid w:val="001633C0"/>
    <w:rsid w:val="00163F07"/>
    <w:rsid w:val="00175B1B"/>
    <w:rsid w:val="00182DC2"/>
    <w:rsid w:val="00183450"/>
    <w:rsid w:val="00185399"/>
    <w:rsid w:val="001879C0"/>
    <w:rsid w:val="00187EB4"/>
    <w:rsid w:val="00194DAC"/>
    <w:rsid w:val="001962B6"/>
    <w:rsid w:val="001A2A90"/>
    <w:rsid w:val="001A39BB"/>
    <w:rsid w:val="001A6C85"/>
    <w:rsid w:val="001B3AAD"/>
    <w:rsid w:val="001B3F45"/>
    <w:rsid w:val="001D74A6"/>
    <w:rsid w:val="001E1D87"/>
    <w:rsid w:val="001F254B"/>
    <w:rsid w:val="00204329"/>
    <w:rsid w:val="00205FE0"/>
    <w:rsid w:val="0024598C"/>
    <w:rsid w:val="00266681"/>
    <w:rsid w:val="002717E4"/>
    <w:rsid w:val="0028151C"/>
    <w:rsid w:val="0028300F"/>
    <w:rsid w:val="002A171C"/>
    <w:rsid w:val="002A242B"/>
    <w:rsid w:val="002A77B6"/>
    <w:rsid w:val="002B4279"/>
    <w:rsid w:val="002C433B"/>
    <w:rsid w:val="002C7B62"/>
    <w:rsid w:val="002D02DE"/>
    <w:rsid w:val="002D0BEC"/>
    <w:rsid w:val="002D1B06"/>
    <w:rsid w:val="002E241A"/>
    <w:rsid w:val="002E33FE"/>
    <w:rsid w:val="002E3755"/>
    <w:rsid w:val="002F1561"/>
    <w:rsid w:val="00322619"/>
    <w:rsid w:val="00322FCD"/>
    <w:rsid w:val="00335EBD"/>
    <w:rsid w:val="00341D86"/>
    <w:rsid w:val="003558E8"/>
    <w:rsid w:val="00362040"/>
    <w:rsid w:val="00365DF5"/>
    <w:rsid w:val="00381A3B"/>
    <w:rsid w:val="003846C2"/>
    <w:rsid w:val="003968E8"/>
    <w:rsid w:val="003C77CD"/>
    <w:rsid w:val="003D35D7"/>
    <w:rsid w:val="003D5320"/>
    <w:rsid w:val="003E2D9F"/>
    <w:rsid w:val="003F45D1"/>
    <w:rsid w:val="0041460C"/>
    <w:rsid w:val="00414765"/>
    <w:rsid w:val="00421177"/>
    <w:rsid w:val="00433011"/>
    <w:rsid w:val="00436058"/>
    <w:rsid w:val="00450678"/>
    <w:rsid w:val="00454FDA"/>
    <w:rsid w:val="004565C6"/>
    <w:rsid w:val="00460377"/>
    <w:rsid w:val="00463A74"/>
    <w:rsid w:val="004709E6"/>
    <w:rsid w:val="00471568"/>
    <w:rsid w:val="004739E9"/>
    <w:rsid w:val="00476119"/>
    <w:rsid w:val="00493740"/>
    <w:rsid w:val="004963B8"/>
    <w:rsid w:val="004A73FF"/>
    <w:rsid w:val="004B4330"/>
    <w:rsid w:val="004D0CDE"/>
    <w:rsid w:val="004F2B39"/>
    <w:rsid w:val="00510417"/>
    <w:rsid w:val="00511D55"/>
    <w:rsid w:val="00512E0E"/>
    <w:rsid w:val="0051485E"/>
    <w:rsid w:val="00523D09"/>
    <w:rsid w:val="0053257F"/>
    <w:rsid w:val="005449B0"/>
    <w:rsid w:val="005508F1"/>
    <w:rsid w:val="00563A36"/>
    <w:rsid w:val="005758BC"/>
    <w:rsid w:val="00586E39"/>
    <w:rsid w:val="00587DD6"/>
    <w:rsid w:val="005A24DF"/>
    <w:rsid w:val="005B66DC"/>
    <w:rsid w:val="005C4F09"/>
    <w:rsid w:val="005E2A26"/>
    <w:rsid w:val="00600FAC"/>
    <w:rsid w:val="0062101F"/>
    <w:rsid w:val="00631A3F"/>
    <w:rsid w:val="00634DE4"/>
    <w:rsid w:val="0063604A"/>
    <w:rsid w:val="00652F85"/>
    <w:rsid w:val="00656B16"/>
    <w:rsid w:val="00667315"/>
    <w:rsid w:val="006746E7"/>
    <w:rsid w:val="006758D6"/>
    <w:rsid w:val="00681919"/>
    <w:rsid w:val="006942E7"/>
    <w:rsid w:val="006A26BB"/>
    <w:rsid w:val="006A3604"/>
    <w:rsid w:val="006A6EDA"/>
    <w:rsid w:val="006C1CB5"/>
    <w:rsid w:val="006C68CF"/>
    <w:rsid w:val="006C6BBC"/>
    <w:rsid w:val="006C7ECB"/>
    <w:rsid w:val="006E4D5C"/>
    <w:rsid w:val="006F4F9A"/>
    <w:rsid w:val="00706D3D"/>
    <w:rsid w:val="00714B49"/>
    <w:rsid w:val="0072145B"/>
    <w:rsid w:val="00726465"/>
    <w:rsid w:val="00735EAB"/>
    <w:rsid w:val="007557CF"/>
    <w:rsid w:val="00765C98"/>
    <w:rsid w:val="00772C2E"/>
    <w:rsid w:val="007807AA"/>
    <w:rsid w:val="007878A6"/>
    <w:rsid w:val="00790157"/>
    <w:rsid w:val="00797C02"/>
    <w:rsid w:val="007A5CBA"/>
    <w:rsid w:val="007C247B"/>
    <w:rsid w:val="007C35A9"/>
    <w:rsid w:val="007C3862"/>
    <w:rsid w:val="007D4C10"/>
    <w:rsid w:val="00812B72"/>
    <w:rsid w:val="008133F6"/>
    <w:rsid w:val="008135C6"/>
    <w:rsid w:val="00832C25"/>
    <w:rsid w:val="00833D72"/>
    <w:rsid w:val="00842DD0"/>
    <w:rsid w:val="00856398"/>
    <w:rsid w:val="00864648"/>
    <w:rsid w:val="00873C72"/>
    <w:rsid w:val="008779D5"/>
    <w:rsid w:val="00890F31"/>
    <w:rsid w:val="0089406D"/>
    <w:rsid w:val="008A23E8"/>
    <w:rsid w:val="008B38E9"/>
    <w:rsid w:val="008B4389"/>
    <w:rsid w:val="008B7BB7"/>
    <w:rsid w:val="008C0681"/>
    <w:rsid w:val="008C38E3"/>
    <w:rsid w:val="008C4E73"/>
    <w:rsid w:val="008D6E2C"/>
    <w:rsid w:val="008D7BCA"/>
    <w:rsid w:val="008E1447"/>
    <w:rsid w:val="008E4A3D"/>
    <w:rsid w:val="008F1B51"/>
    <w:rsid w:val="008F264A"/>
    <w:rsid w:val="008F611F"/>
    <w:rsid w:val="00906C74"/>
    <w:rsid w:val="00914FF9"/>
    <w:rsid w:val="00936AE7"/>
    <w:rsid w:val="0094532E"/>
    <w:rsid w:val="0095704C"/>
    <w:rsid w:val="009660BC"/>
    <w:rsid w:val="00976547"/>
    <w:rsid w:val="00980B29"/>
    <w:rsid w:val="009B402B"/>
    <w:rsid w:val="009D3242"/>
    <w:rsid w:val="009D3D54"/>
    <w:rsid w:val="00A25671"/>
    <w:rsid w:val="00A272D8"/>
    <w:rsid w:val="00A30071"/>
    <w:rsid w:val="00A41429"/>
    <w:rsid w:val="00A54332"/>
    <w:rsid w:val="00A55486"/>
    <w:rsid w:val="00A55551"/>
    <w:rsid w:val="00A56680"/>
    <w:rsid w:val="00A66F1A"/>
    <w:rsid w:val="00A67505"/>
    <w:rsid w:val="00A7265A"/>
    <w:rsid w:val="00A749FC"/>
    <w:rsid w:val="00A75ED8"/>
    <w:rsid w:val="00A80CD3"/>
    <w:rsid w:val="00AA7D3C"/>
    <w:rsid w:val="00AB0334"/>
    <w:rsid w:val="00AE3342"/>
    <w:rsid w:val="00AE3576"/>
    <w:rsid w:val="00AF244F"/>
    <w:rsid w:val="00B00604"/>
    <w:rsid w:val="00B03B18"/>
    <w:rsid w:val="00B06BA2"/>
    <w:rsid w:val="00B12BC3"/>
    <w:rsid w:val="00B12BF5"/>
    <w:rsid w:val="00B1313D"/>
    <w:rsid w:val="00B5635D"/>
    <w:rsid w:val="00B67606"/>
    <w:rsid w:val="00B73877"/>
    <w:rsid w:val="00B802DE"/>
    <w:rsid w:val="00B8030A"/>
    <w:rsid w:val="00B90272"/>
    <w:rsid w:val="00B959C3"/>
    <w:rsid w:val="00B9611A"/>
    <w:rsid w:val="00BA3579"/>
    <w:rsid w:val="00BB079B"/>
    <w:rsid w:val="00BC2EDF"/>
    <w:rsid w:val="00BF340B"/>
    <w:rsid w:val="00C072BB"/>
    <w:rsid w:val="00C150FD"/>
    <w:rsid w:val="00C21A2E"/>
    <w:rsid w:val="00C37E85"/>
    <w:rsid w:val="00C40E99"/>
    <w:rsid w:val="00C449F5"/>
    <w:rsid w:val="00C52B47"/>
    <w:rsid w:val="00C56273"/>
    <w:rsid w:val="00C60BA6"/>
    <w:rsid w:val="00C6362D"/>
    <w:rsid w:val="00C65849"/>
    <w:rsid w:val="00C97042"/>
    <w:rsid w:val="00CA5CBF"/>
    <w:rsid w:val="00CB1AF6"/>
    <w:rsid w:val="00CB4D95"/>
    <w:rsid w:val="00CB7B86"/>
    <w:rsid w:val="00CC2729"/>
    <w:rsid w:val="00CC28F0"/>
    <w:rsid w:val="00CF71DF"/>
    <w:rsid w:val="00CF7711"/>
    <w:rsid w:val="00D13973"/>
    <w:rsid w:val="00D25433"/>
    <w:rsid w:val="00D26E10"/>
    <w:rsid w:val="00D30E3E"/>
    <w:rsid w:val="00D32EBC"/>
    <w:rsid w:val="00D567A0"/>
    <w:rsid w:val="00D7002C"/>
    <w:rsid w:val="00D7572C"/>
    <w:rsid w:val="00D81706"/>
    <w:rsid w:val="00D87873"/>
    <w:rsid w:val="00D9355C"/>
    <w:rsid w:val="00DB0739"/>
    <w:rsid w:val="00DC0D62"/>
    <w:rsid w:val="00DC7B82"/>
    <w:rsid w:val="00DE33DB"/>
    <w:rsid w:val="00DF075A"/>
    <w:rsid w:val="00E009A7"/>
    <w:rsid w:val="00E030A6"/>
    <w:rsid w:val="00E14EF9"/>
    <w:rsid w:val="00E22E84"/>
    <w:rsid w:val="00E33EB0"/>
    <w:rsid w:val="00E40B94"/>
    <w:rsid w:val="00E4556C"/>
    <w:rsid w:val="00E51959"/>
    <w:rsid w:val="00E66FE3"/>
    <w:rsid w:val="00E75B9A"/>
    <w:rsid w:val="00EA4984"/>
    <w:rsid w:val="00EA54DC"/>
    <w:rsid w:val="00EA6D0E"/>
    <w:rsid w:val="00EB2237"/>
    <w:rsid w:val="00EB7455"/>
    <w:rsid w:val="00EC07C7"/>
    <w:rsid w:val="00EC0974"/>
    <w:rsid w:val="00EC5186"/>
    <w:rsid w:val="00ED3225"/>
    <w:rsid w:val="00EF4563"/>
    <w:rsid w:val="00EF49E2"/>
    <w:rsid w:val="00F01B75"/>
    <w:rsid w:val="00F172A7"/>
    <w:rsid w:val="00F227BE"/>
    <w:rsid w:val="00F31672"/>
    <w:rsid w:val="00F40400"/>
    <w:rsid w:val="00F41010"/>
    <w:rsid w:val="00F65050"/>
    <w:rsid w:val="00F84370"/>
    <w:rsid w:val="00F9191A"/>
    <w:rsid w:val="00F9406D"/>
    <w:rsid w:val="00F9422B"/>
    <w:rsid w:val="00F9487F"/>
    <w:rsid w:val="00FA13F2"/>
    <w:rsid w:val="00FD39A3"/>
    <w:rsid w:val="00FE2B54"/>
  </w:rsids>
  <m:mathPr>
    <m:mathFont m:val="Cambria Math"/>
    <m:brkBin m:val="before"/>
    <m:brkBinSub m:val="--"/>
    <m:smallFrac m:val="0"/>
    <m:dispDef m:val="0"/>
    <m:lMargin m:val="0"/>
    <m:rMargin m:val="0"/>
    <m:defJc m:val="centerGroup"/>
    <m:wrapRight/>
    <m:intLim m:val="subSup"/>
    <m:naryLim m:val="subSup"/>
  </m:mathPr>
  <w:themeFontLang w:val="uz-Cyrl-U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12E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uz-Cyrl-UZ"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523D09"/>
    <w:pPr>
      <w:spacing w:before="120"/>
      <w:jc w:val="both"/>
    </w:pPr>
    <w:rPr>
      <w:rFonts w:cs="Arial"/>
      <w:color w:val="000000"/>
      <w:sz w:val="22"/>
      <w:szCs w:val="15"/>
      <w:lang w:val="en-GB" w:eastAsia="en-US"/>
    </w:rPr>
  </w:style>
  <w:style w:type="paragraph" w:styleId="Heading1">
    <w:name w:val="heading 1"/>
    <w:next w:val="Basictext"/>
    <w:qFormat/>
    <w:rsid w:val="00ED3225"/>
    <w:pPr>
      <w:keepNext/>
      <w:keepLines/>
      <w:numPr>
        <w:numId w:val="1"/>
      </w:numPr>
      <w:tabs>
        <w:tab w:val="clear" w:pos="432"/>
        <w:tab w:val="left" w:pos="851"/>
      </w:tabs>
      <w:spacing w:before="240" w:after="120"/>
      <w:ind w:left="851" w:hanging="851"/>
      <w:outlineLvl w:val="0"/>
    </w:pPr>
    <w:rPr>
      <w:rFonts w:ascii="Arial Bold" w:hAnsi="Arial Bold"/>
      <w:b/>
      <w:kern w:val="28"/>
      <w:sz w:val="28"/>
      <w:szCs w:val="24"/>
      <w:lang w:val="en-GB" w:eastAsia="en-US"/>
    </w:rPr>
  </w:style>
  <w:style w:type="paragraph" w:styleId="Heading2">
    <w:name w:val="heading 2"/>
    <w:next w:val="Basictext"/>
    <w:link w:val="Heading2Char"/>
    <w:qFormat/>
    <w:rsid w:val="004709E6"/>
    <w:pPr>
      <w:keepNext/>
      <w:keepLines/>
      <w:numPr>
        <w:ilvl w:val="1"/>
        <w:numId w:val="1"/>
      </w:numPr>
      <w:tabs>
        <w:tab w:val="clear" w:pos="576"/>
        <w:tab w:val="left" w:pos="851"/>
      </w:tabs>
      <w:spacing w:before="220" w:after="120"/>
      <w:ind w:left="851" w:hanging="851"/>
      <w:outlineLvl w:val="1"/>
    </w:pPr>
    <w:rPr>
      <w:rFonts w:ascii="Arial" w:hAnsi="Arial"/>
      <w:b/>
      <w:sz w:val="24"/>
      <w:szCs w:val="22"/>
      <w:lang w:val="en-GB" w:eastAsia="en-US"/>
    </w:rPr>
  </w:style>
  <w:style w:type="paragraph" w:styleId="Heading3">
    <w:name w:val="heading 3"/>
    <w:next w:val="Basictext"/>
    <w:qFormat/>
    <w:rsid w:val="004709E6"/>
    <w:pPr>
      <w:keepNext/>
      <w:keepLines/>
      <w:numPr>
        <w:ilvl w:val="2"/>
        <w:numId w:val="1"/>
      </w:numPr>
      <w:tabs>
        <w:tab w:val="clear" w:pos="720"/>
        <w:tab w:val="left" w:pos="851"/>
      </w:tabs>
      <w:spacing w:before="200" w:after="120"/>
      <w:ind w:left="851" w:hanging="851"/>
      <w:outlineLvl w:val="2"/>
    </w:pPr>
    <w:rPr>
      <w:rFonts w:ascii="Arial Bold" w:hAnsi="Arial Bold"/>
      <w:sz w:val="22"/>
      <w:lang w:val="en-US" w:eastAsia="en-US"/>
    </w:rPr>
  </w:style>
  <w:style w:type="paragraph" w:styleId="Heading4">
    <w:name w:val="heading 4"/>
    <w:basedOn w:val="Normal"/>
    <w:next w:val="Normal"/>
    <w:qFormat/>
    <w:rsid w:val="001D2220"/>
    <w:pPr>
      <w:keepNext/>
      <w:keepLines/>
      <w:numPr>
        <w:ilvl w:val="3"/>
        <w:numId w:val="1"/>
      </w:numPr>
      <w:tabs>
        <w:tab w:val="clear" w:pos="864"/>
        <w:tab w:val="num" w:pos="851"/>
      </w:tabs>
      <w:spacing w:before="680" w:after="340"/>
      <w:ind w:left="851" w:hanging="851"/>
      <w:outlineLvl w:val="3"/>
    </w:pPr>
    <w:rPr>
      <w:sz w:val="28"/>
    </w:rPr>
  </w:style>
  <w:style w:type="paragraph" w:styleId="Heading5">
    <w:name w:val="heading 5"/>
    <w:basedOn w:val="Normal"/>
    <w:next w:val="Normal"/>
    <w:qFormat/>
    <w:pPr>
      <w:numPr>
        <w:ilvl w:val="4"/>
        <w:numId w:val="1"/>
      </w:numPr>
      <w:spacing w:before="240" w:after="60"/>
      <w:outlineLvl w:val="4"/>
    </w:pPr>
  </w:style>
  <w:style w:type="paragraph" w:styleId="Heading6">
    <w:name w:val="heading 6"/>
    <w:basedOn w:val="Normal"/>
    <w:next w:val="Normal"/>
    <w:qFormat/>
    <w:pPr>
      <w:numPr>
        <w:ilvl w:val="5"/>
        <w:numId w:val="1"/>
      </w:numPr>
      <w:spacing w:before="240" w:after="60"/>
      <w:outlineLvl w:val="5"/>
    </w:pPr>
    <w:rPr>
      <w:i/>
    </w:rPr>
  </w:style>
  <w:style w:type="paragraph" w:styleId="Heading7">
    <w:name w:val="heading 7"/>
    <w:basedOn w:val="Normal"/>
    <w:next w:val="Normal"/>
    <w:qFormat/>
    <w:pPr>
      <w:numPr>
        <w:ilvl w:val="6"/>
        <w:numId w:val="1"/>
      </w:numPr>
      <w:spacing w:before="240" w:after="60"/>
      <w:outlineLvl w:val="6"/>
    </w:pPr>
    <w:rPr>
      <w:rFonts w:ascii="Arial" w:hAnsi="Arial"/>
      <w:sz w:val="20"/>
    </w:rPr>
  </w:style>
  <w:style w:type="paragraph" w:styleId="Heading8">
    <w:name w:val="heading 8"/>
    <w:basedOn w:val="Normal"/>
    <w:next w:val="Normal"/>
    <w:qFormat/>
    <w:pPr>
      <w:numPr>
        <w:ilvl w:val="7"/>
        <w:numId w:val="1"/>
      </w:numPr>
      <w:spacing w:before="240" w:after="60"/>
      <w:outlineLvl w:val="7"/>
    </w:pPr>
    <w:rPr>
      <w:rFonts w:ascii="Arial" w:hAnsi="Arial"/>
      <w:i/>
      <w:sz w:val="20"/>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text">
    <w:name w:val="Basic text"/>
    <w:link w:val="BasictextZchn"/>
    <w:qFormat/>
    <w:rsid w:val="006758D6"/>
    <w:pPr>
      <w:spacing w:after="60"/>
      <w:jc w:val="both"/>
    </w:pPr>
    <w:rPr>
      <w:color w:val="000000"/>
      <w:sz w:val="22"/>
      <w:szCs w:val="15"/>
      <w:lang w:val="en-GB" w:eastAsia="en-US"/>
    </w:rPr>
  </w:style>
  <w:style w:type="character" w:customStyle="1" w:styleId="BasictextZchn">
    <w:name w:val="Basic text Zchn"/>
    <w:link w:val="Basictext"/>
    <w:rsid w:val="006758D6"/>
    <w:rPr>
      <w:color w:val="000000"/>
      <w:sz w:val="22"/>
      <w:szCs w:val="15"/>
      <w:lang w:val="en-GB" w:eastAsia="en-US" w:bidi="ar-SA"/>
    </w:rPr>
  </w:style>
  <w:style w:type="paragraph" w:styleId="TOC1">
    <w:name w:val="toc 1"/>
    <w:basedOn w:val="Normal"/>
    <w:next w:val="TOC2"/>
    <w:autoRedefine/>
    <w:semiHidden/>
    <w:rsid w:val="001D2220"/>
    <w:pPr>
      <w:keepLines/>
      <w:tabs>
        <w:tab w:val="right" w:leader="dot" w:pos="8222"/>
      </w:tabs>
      <w:spacing w:after="120"/>
      <w:ind w:left="567" w:right="284" w:hanging="567"/>
    </w:pPr>
    <w:rPr>
      <w:caps/>
      <w:noProof/>
    </w:rPr>
  </w:style>
  <w:style w:type="paragraph" w:styleId="TOC2">
    <w:name w:val="toc 2"/>
    <w:basedOn w:val="Normal"/>
    <w:autoRedefine/>
    <w:semiHidden/>
    <w:rsid w:val="001D2220"/>
    <w:pPr>
      <w:keepLines/>
      <w:tabs>
        <w:tab w:val="right" w:leader="dot" w:pos="8222"/>
      </w:tabs>
      <w:ind w:left="1134" w:right="284" w:hanging="567"/>
    </w:pPr>
    <w:rPr>
      <w:noProof/>
    </w:rPr>
  </w:style>
  <w:style w:type="paragraph" w:customStyle="1" w:styleId="Bullet">
    <w:name w:val="Bullet"/>
    <w:basedOn w:val="Normal"/>
    <w:rsid w:val="005459F0"/>
    <w:pPr>
      <w:numPr>
        <w:numId w:val="33"/>
      </w:numPr>
      <w:tabs>
        <w:tab w:val="clear" w:pos="360"/>
        <w:tab w:val="num" w:pos="284"/>
      </w:tabs>
      <w:ind w:left="284" w:hanging="284"/>
    </w:pPr>
    <w:rPr>
      <w:szCs w:val="22"/>
      <w:lang w:val="en-US"/>
    </w:rPr>
  </w:style>
  <w:style w:type="paragraph" w:styleId="TableofFigures">
    <w:name w:val="table of figures"/>
    <w:basedOn w:val="Normal"/>
    <w:next w:val="Normal"/>
    <w:semiHidden/>
    <w:rsid w:val="001D2220"/>
    <w:pPr>
      <w:tabs>
        <w:tab w:val="left" w:pos="1134"/>
        <w:tab w:val="right" w:leader="dot" w:pos="8222"/>
      </w:tabs>
      <w:ind w:left="1134" w:right="282" w:hanging="1134"/>
    </w:pPr>
    <w:rPr>
      <w:noProof/>
    </w:rPr>
  </w:style>
  <w:style w:type="paragraph" w:customStyle="1" w:styleId="Bullet2">
    <w:name w:val="Bullet 2"/>
    <w:basedOn w:val="Normal"/>
    <w:rsid w:val="005459F0"/>
    <w:pPr>
      <w:numPr>
        <w:ilvl w:val="1"/>
        <w:numId w:val="33"/>
      </w:numPr>
      <w:tabs>
        <w:tab w:val="clear" w:pos="1080"/>
        <w:tab w:val="num" w:pos="567"/>
      </w:tabs>
      <w:ind w:left="567" w:hanging="283"/>
    </w:pPr>
    <w:rPr>
      <w:szCs w:val="22"/>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rPr>
      <w:rFonts w:cs="Times New Roman"/>
      <w:color w:val="auto"/>
      <w:sz w:val="26"/>
      <w:szCs w:val="20"/>
      <w:lang w:val="fi-FI" w:eastAsia="x-none"/>
    </w:rPr>
  </w:style>
  <w:style w:type="character" w:customStyle="1" w:styleId="FooterChar">
    <w:name w:val="Footer Char"/>
    <w:link w:val="Footer"/>
    <w:uiPriority w:val="99"/>
    <w:rsid w:val="002F1561"/>
    <w:rPr>
      <w:sz w:val="26"/>
      <w:lang w:val="fi-FI"/>
    </w:rPr>
  </w:style>
  <w:style w:type="paragraph" w:customStyle="1" w:styleId="FootnoteText1">
    <w:name w:val="Footnote Text1"/>
    <w:basedOn w:val="FootnoteText"/>
    <w:link w:val="FootnotetextZchn"/>
    <w:qFormat/>
    <w:rsid w:val="00D7572C"/>
  </w:style>
  <w:style w:type="paragraph" w:styleId="FootnoteText">
    <w:name w:val="footnote text"/>
    <w:basedOn w:val="Normal"/>
    <w:link w:val="FootnoteTextChar"/>
    <w:semiHidden/>
    <w:rsid w:val="004F5580"/>
    <w:pPr>
      <w:tabs>
        <w:tab w:val="left" w:pos="425"/>
      </w:tabs>
    </w:pPr>
    <w:rPr>
      <w:rFonts w:cs="Times New Roman"/>
      <w:sz w:val="18"/>
      <w:szCs w:val="16"/>
    </w:rPr>
  </w:style>
  <w:style w:type="character" w:customStyle="1" w:styleId="FootnoteTextChar">
    <w:name w:val="Footnote Text Char"/>
    <w:link w:val="FootnoteText"/>
    <w:semiHidden/>
    <w:rsid w:val="00D7572C"/>
    <w:rPr>
      <w:rFonts w:cs="Arial"/>
      <w:color w:val="000000"/>
      <w:sz w:val="18"/>
      <w:szCs w:val="16"/>
      <w:lang w:val="en-GB" w:eastAsia="en-US"/>
    </w:rPr>
  </w:style>
  <w:style w:type="character" w:customStyle="1" w:styleId="FootnotetextZchn">
    <w:name w:val="Footnote text Zchn"/>
    <w:basedOn w:val="FootnoteTextChar"/>
    <w:link w:val="FootnoteText1"/>
    <w:rsid w:val="00D7572C"/>
    <w:rPr>
      <w:rFonts w:cs="Arial"/>
      <w:color w:val="000000"/>
      <w:sz w:val="18"/>
      <w:szCs w:val="16"/>
      <w:lang w:val="en-GB" w:eastAsia="en-US"/>
    </w:rPr>
  </w:style>
  <w:style w:type="character" w:styleId="FootnoteReference">
    <w:name w:val="footnote reference"/>
    <w:semiHidden/>
    <w:rPr>
      <w:vertAlign w:val="superscript"/>
    </w:rPr>
  </w:style>
  <w:style w:type="paragraph" w:styleId="TOC3">
    <w:name w:val="toc 3"/>
    <w:basedOn w:val="Normal"/>
    <w:autoRedefine/>
    <w:semiHidden/>
    <w:rsid w:val="001D2220"/>
    <w:pPr>
      <w:keepLines/>
      <w:tabs>
        <w:tab w:val="right" w:leader="dot" w:pos="8222"/>
      </w:tabs>
      <w:ind w:left="1701" w:right="284" w:hanging="567"/>
    </w:pPr>
    <w:rPr>
      <w:noProof/>
    </w:rPr>
  </w:style>
  <w:style w:type="paragraph" w:styleId="TOC4">
    <w:name w:val="toc 4"/>
    <w:basedOn w:val="Normal"/>
    <w:autoRedefine/>
    <w:semiHidden/>
    <w:rsid w:val="001D2220"/>
    <w:pPr>
      <w:keepLines/>
      <w:tabs>
        <w:tab w:val="right" w:leader="dot" w:pos="8222"/>
      </w:tabs>
      <w:ind w:left="2552" w:right="284" w:hanging="851"/>
    </w:pPr>
    <w:rPr>
      <w:i/>
      <w:noProof/>
    </w:rPr>
  </w:style>
  <w:style w:type="paragraph" w:styleId="TOC5">
    <w:name w:val="toc 5"/>
    <w:basedOn w:val="Normal"/>
    <w:next w:val="Normal"/>
    <w:autoRedefine/>
    <w:semiHidden/>
    <w:pPr>
      <w:ind w:left="1040"/>
    </w:pPr>
    <w:rPr>
      <w:sz w:val="18"/>
    </w:rPr>
  </w:style>
  <w:style w:type="paragraph" w:styleId="TOC6">
    <w:name w:val="toc 6"/>
    <w:basedOn w:val="Normal"/>
    <w:next w:val="Normal"/>
    <w:autoRedefine/>
    <w:semiHidden/>
    <w:pPr>
      <w:ind w:left="1300"/>
    </w:pPr>
    <w:rPr>
      <w:sz w:val="18"/>
    </w:rPr>
  </w:style>
  <w:style w:type="paragraph" w:styleId="TOC7">
    <w:name w:val="toc 7"/>
    <w:basedOn w:val="Normal"/>
    <w:next w:val="Normal"/>
    <w:autoRedefine/>
    <w:semiHidden/>
    <w:pPr>
      <w:ind w:left="1560"/>
    </w:pPr>
    <w:rPr>
      <w:sz w:val="18"/>
    </w:rPr>
  </w:style>
  <w:style w:type="paragraph" w:styleId="TOC8">
    <w:name w:val="toc 8"/>
    <w:basedOn w:val="Normal"/>
    <w:next w:val="Normal"/>
    <w:autoRedefine/>
    <w:semiHidden/>
    <w:pPr>
      <w:ind w:left="1820"/>
    </w:pPr>
    <w:rPr>
      <w:sz w:val="18"/>
    </w:rPr>
  </w:style>
  <w:style w:type="paragraph" w:styleId="TOC9">
    <w:name w:val="toc 9"/>
    <w:basedOn w:val="Normal"/>
    <w:next w:val="Normal"/>
    <w:autoRedefine/>
    <w:semiHidden/>
    <w:pPr>
      <w:ind w:left="2080"/>
    </w:pPr>
    <w:rPr>
      <w:sz w:val="18"/>
    </w:rPr>
  </w:style>
  <w:style w:type="paragraph" w:customStyle="1" w:styleId="Table">
    <w:name w:val="Table"/>
    <w:basedOn w:val="Basictext"/>
    <w:link w:val="TableChar"/>
    <w:rsid w:val="00A81884"/>
    <w:pPr>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Footnote">
    <w:name w:val="Footnote"/>
    <w:basedOn w:val="Basictext"/>
    <w:link w:val="FootnoteZchn"/>
    <w:qFormat/>
    <w:rsid w:val="00D7572C"/>
    <w:rPr>
      <w:vertAlign w:val="superscript"/>
    </w:rPr>
  </w:style>
  <w:style w:type="character" w:customStyle="1" w:styleId="FootnoteZchn">
    <w:name w:val="Footnote Zchn"/>
    <w:link w:val="Footnote"/>
    <w:rsid w:val="00D7572C"/>
    <w:rPr>
      <w:rFonts w:cs="Arial"/>
      <w:color w:val="000000"/>
      <w:sz w:val="22"/>
      <w:szCs w:val="15"/>
      <w:vertAlign w:val="superscript"/>
      <w:lang w:val="en-GB" w:eastAsia="en-US"/>
    </w:rPr>
  </w:style>
  <w:style w:type="paragraph" w:customStyle="1" w:styleId="Maintitle">
    <w:name w:val="Main title"/>
    <w:basedOn w:val="Basictext"/>
    <w:next w:val="Normal"/>
    <w:rsid w:val="0035561F"/>
    <w:pPr>
      <w:spacing w:after="480"/>
      <w:jc w:val="center"/>
    </w:pPr>
    <w:rPr>
      <w:b/>
      <w:caps/>
      <w:sz w:val="32"/>
      <w:szCs w:val="32"/>
    </w:rPr>
  </w:style>
  <w:style w:type="paragraph" w:customStyle="1" w:styleId="Abstract">
    <w:name w:val="Abstract"/>
    <w:basedOn w:val="Basictext"/>
    <w:next w:val="Basictext"/>
    <w:qFormat/>
    <w:rsid w:val="00496F8C"/>
    <w:rPr>
      <w:i/>
      <w:szCs w:val="18"/>
      <w:lang w:val="en-US"/>
    </w:rPr>
  </w:style>
  <w:style w:type="character" w:styleId="Hyperlink">
    <w:name w:val="Hyperlink"/>
    <w:rsid w:val="00A95109"/>
    <w:rPr>
      <w:color w:val="0000FF"/>
      <w:u w:val="single"/>
    </w:rPr>
  </w:style>
  <w:style w:type="paragraph" w:styleId="Subtitle">
    <w:name w:val="Subtitle"/>
    <w:next w:val="Basictext"/>
    <w:qFormat/>
    <w:rsid w:val="0035561F"/>
    <w:pPr>
      <w:keepNext/>
      <w:spacing w:before="360" w:after="120"/>
      <w:outlineLvl w:val="1"/>
    </w:pPr>
    <w:rPr>
      <w:rFonts w:ascii="Arial Bold" w:hAnsi="Arial Bold"/>
      <w:sz w:val="28"/>
      <w:szCs w:val="24"/>
      <w:lang w:val="fi-FI" w:eastAsia="en-US"/>
    </w:rPr>
  </w:style>
  <w:style w:type="paragraph" w:styleId="Title">
    <w:name w:val="Title"/>
    <w:aliases w:val="Main Title"/>
    <w:basedOn w:val="Maintitle"/>
    <w:next w:val="Normal"/>
    <w:link w:val="TitleChar"/>
    <w:qFormat/>
    <w:rsid w:val="00523D09"/>
    <w:rPr>
      <w:lang w:eastAsia="x-none"/>
    </w:rPr>
  </w:style>
  <w:style w:type="character" w:customStyle="1" w:styleId="TitleChar">
    <w:name w:val="Title Char"/>
    <w:aliases w:val="Main Title Char"/>
    <w:link w:val="Title"/>
    <w:rsid w:val="00523D09"/>
    <w:rPr>
      <w:rFonts w:cs="Arial"/>
      <w:b/>
      <w:caps/>
      <w:color w:val="000000"/>
      <w:sz w:val="32"/>
      <w:szCs w:val="32"/>
      <w:lang w:val="en-GB"/>
    </w:rPr>
  </w:style>
  <w:style w:type="paragraph" w:customStyle="1" w:styleId="Author">
    <w:name w:val="Author"/>
    <w:basedOn w:val="Normal"/>
    <w:link w:val="AuthorChar"/>
    <w:qFormat/>
    <w:rsid w:val="000873F2"/>
    <w:pPr>
      <w:ind w:left="284" w:hanging="284"/>
      <w:jc w:val="left"/>
    </w:pPr>
    <w:rPr>
      <w:rFonts w:cs="Times New Roman"/>
      <w:sz w:val="24"/>
      <w:szCs w:val="24"/>
      <w:lang w:val="x-none" w:eastAsia="x-none"/>
    </w:rPr>
  </w:style>
  <w:style w:type="character" w:customStyle="1" w:styleId="AuthorChar">
    <w:name w:val="Author Char"/>
    <w:link w:val="Author"/>
    <w:rsid w:val="000873F2"/>
    <w:rPr>
      <w:color w:val="000000"/>
      <w:sz w:val="24"/>
      <w:szCs w:val="24"/>
      <w:lang w:bidi="ar-SA"/>
    </w:rPr>
  </w:style>
  <w:style w:type="paragraph" w:customStyle="1" w:styleId="Reference">
    <w:name w:val="Reference"/>
    <w:basedOn w:val="Normal"/>
    <w:link w:val="ReferenceZchn"/>
    <w:rsid w:val="00F9191A"/>
    <w:pPr>
      <w:spacing w:before="0"/>
      <w:ind w:left="284" w:hanging="284"/>
    </w:pPr>
    <w:rPr>
      <w:rFonts w:cs="Times New Roman"/>
    </w:rPr>
  </w:style>
  <w:style w:type="character" w:customStyle="1" w:styleId="ReferenceZchn">
    <w:name w:val="Reference Zchn"/>
    <w:link w:val="Reference"/>
    <w:rsid w:val="00F9191A"/>
    <w:rPr>
      <w:rFonts w:cs="Arial"/>
      <w:color w:val="000000"/>
      <w:sz w:val="22"/>
      <w:szCs w:val="15"/>
      <w:lang w:val="en-GB" w:eastAsia="en-US"/>
    </w:rPr>
  </w:style>
  <w:style w:type="paragraph" w:customStyle="1" w:styleId="Typeofpaper">
    <w:name w:val="Type of paper"/>
    <w:basedOn w:val="Normal"/>
    <w:link w:val="TypeofpaperZchn"/>
    <w:rsid w:val="000873F2"/>
    <w:pPr>
      <w:ind w:left="284" w:hanging="284"/>
      <w:jc w:val="center"/>
    </w:pPr>
    <w:rPr>
      <w:rFonts w:cs="Times New Roman"/>
      <w:i/>
      <w:sz w:val="24"/>
      <w:szCs w:val="24"/>
      <w:lang w:val="en-US"/>
    </w:rPr>
  </w:style>
  <w:style w:type="character" w:customStyle="1" w:styleId="TypeofpaperZchn">
    <w:name w:val="Type of paper Zchn"/>
    <w:link w:val="Typeofpaper"/>
    <w:rsid w:val="000873F2"/>
    <w:rPr>
      <w:i/>
      <w:color w:val="000000"/>
      <w:sz w:val="24"/>
      <w:szCs w:val="24"/>
      <w:lang w:val="en-US" w:eastAsia="en-US" w:bidi="ar-SA"/>
    </w:rPr>
  </w:style>
  <w:style w:type="paragraph" w:customStyle="1" w:styleId="Importantremark">
    <w:name w:val="Important remark"/>
    <w:basedOn w:val="Normal"/>
    <w:rsid w:val="000873F2"/>
    <w:pPr>
      <w:ind w:left="284" w:hanging="284"/>
      <w:jc w:val="left"/>
    </w:pPr>
    <w:rPr>
      <w:rFonts w:cs="Times New Roman"/>
      <w:b/>
      <w:bCs/>
      <w:sz w:val="24"/>
      <w:szCs w:val="24"/>
      <w:lang w:val="en-US"/>
    </w:rPr>
  </w:style>
  <w:style w:type="character" w:styleId="CommentReference">
    <w:name w:val="annotation reference"/>
    <w:rsid w:val="00DF075A"/>
    <w:rPr>
      <w:sz w:val="16"/>
      <w:szCs w:val="16"/>
    </w:rPr>
  </w:style>
  <w:style w:type="paragraph" w:styleId="CommentText">
    <w:name w:val="annotation text"/>
    <w:basedOn w:val="Normal"/>
    <w:link w:val="CommentTextChar"/>
    <w:rsid w:val="00DF075A"/>
    <w:rPr>
      <w:rFonts w:cs="Times New Roman"/>
      <w:sz w:val="20"/>
      <w:szCs w:val="20"/>
    </w:rPr>
  </w:style>
  <w:style w:type="character" w:customStyle="1" w:styleId="CommentTextChar">
    <w:name w:val="Comment Text Char"/>
    <w:link w:val="CommentText"/>
    <w:rsid w:val="00DF075A"/>
    <w:rPr>
      <w:rFonts w:cs="Arial"/>
      <w:color w:val="000000"/>
      <w:lang w:val="en-GB" w:eastAsia="en-US"/>
    </w:rPr>
  </w:style>
  <w:style w:type="paragraph" w:styleId="CommentSubject">
    <w:name w:val="annotation subject"/>
    <w:basedOn w:val="CommentText"/>
    <w:next w:val="CommentText"/>
    <w:link w:val="CommentSubjectChar"/>
    <w:rsid w:val="00DF075A"/>
    <w:rPr>
      <w:b/>
      <w:bCs/>
    </w:rPr>
  </w:style>
  <w:style w:type="character" w:customStyle="1" w:styleId="CommentSubjectChar">
    <w:name w:val="Comment Subject Char"/>
    <w:link w:val="CommentSubject"/>
    <w:rsid w:val="00DF075A"/>
    <w:rPr>
      <w:rFonts w:cs="Arial"/>
      <w:b/>
      <w:bCs/>
      <w:color w:val="000000"/>
      <w:lang w:val="en-GB" w:eastAsia="en-US"/>
    </w:rPr>
  </w:style>
  <w:style w:type="paragraph" w:styleId="BalloonText">
    <w:name w:val="Balloon Text"/>
    <w:basedOn w:val="Normal"/>
    <w:link w:val="BalloonTextChar"/>
    <w:rsid w:val="00DF075A"/>
    <w:pPr>
      <w:spacing w:before="0"/>
    </w:pPr>
    <w:rPr>
      <w:rFonts w:ascii="Segoe UI" w:hAnsi="Segoe UI" w:cs="Times New Roman"/>
      <w:sz w:val="18"/>
      <w:szCs w:val="18"/>
    </w:rPr>
  </w:style>
  <w:style w:type="character" w:customStyle="1" w:styleId="BalloonTextChar">
    <w:name w:val="Balloon Text Char"/>
    <w:link w:val="BalloonText"/>
    <w:rsid w:val="00DF075A"/>
    <w:rPr>
      <w:rFonts w:ascii="Segoe UI" w:hAnsi="Segoe UI" w:cs="Segoe UI"/>
      <w:color w:val="000000"/>
      <w:sz w:val="18"/>
      <w:szCs w:val="18"/>
      <w:lang w:val="en-GB" w:eastAsia="en-US"/>
    </w:rPr>
  </w:style>
  <w:style w:type="paragraph" w:styleId="DocumentMap">
    <w:name w:val="Document Map"/>
    <w:basedOn w:val="Normal"/>
    <w:link w:val="DocumentMapChar"/>
    <w:rsid w:val="002E33FE"/>
    <w:rPr>
      <w:rFonts w:ascii="Tahoma" w:hAnsi="Tahoma" w:cs="Tahoma"/>
      <w:sz w:val="16"/>
      <w:szCs w:val="16"/>
    </w:rPr>
  </w:style>
  <w:style w:type="character" w:customStyle="1" w:styleId="DocumentMapChar">
    <w:name w:val="Document Map Char"/>
    <w:link w:val="DocumentMap"/>
    <w:rsid w:val="002E33FE"/>
    <w:rPr>
      <w:rFonts w:ascii="Tahoma" w:hAnsi="Tahoma" w:cs="Tahoma"/>
      <w:color w:val="000000"/>
      <w:sz w:val="16"/>
      <w:szCs w:val="16"/>
      <w:lang w:val="en-GB"/>
    </w:rPr>
  </w:style>
  <w:style w:type="paragraph" w:customStyle="1" w:styleId="TableText">
    <w:name w:val="Table_Text"/>
    <w:basedOn w:val="Table"/>
    <w:link w:val="TableTextChar"/>
    <w:qFormat/>
    <w:rsid w:val="00D9355C"/>
    <w:rPr>
      <w:rFonts w:cs="Arial"/>
    </w:rPr>
  </w:style>
  <w:style w:type="character" w:customStyle="1" w:styleId="TableTextChar">
    <w:name w:val="Table_Text Char"/>
    <w:link w:val="TableText"/>
    <w:rsid w:val="00D9355C"/>
    <w:rPr>
      <w:rFonts w:cs="Arial"/>
      <w:color w:val="000000"/>
      <w:lang w:val="en-GB"/>
    </w:rPr>
  </w:style>
  <w:style w:type="character" w:customStyle="1" w:styleId="TableChar">
    <w:name w:val="Table Char"/>
    <w:basedOn w:val="BasictextZchn"/>
    <w:link w:val="Table"/>
    <w:rsid w:val="000D1F88"/>
    <w:rPr>
      <w:color w:val="000000"/>
      <w:sz w:val="22"/>
      <w:szCs w:val="15"/>
      <w:lang w:val="en-GB" w:eastAsia="en-US" w:bidi="ar-SA"/>
    </w:rPr>
  </w:style>
  <w:style w:type="paragraph" w:styleId="Caption">
    <w:name w:val="caption"/>
    <w:basedOn w:val="Figuretitle"/>
    <w:next w:val="Normal"/>
    <w:qFormat/>
    <w:rsid w:val="000D1F88"/>
    <w:pPr>
      <w:spacing w:before="120"/>
    </w:pPr>
  </w:style>
  <w:style w:type="paragraph" w:customStyle="1" w:styleId="EndNoteBibliographyTitle">
    <w:name w:val="EndNote Bibliography Title"/>
    <w:basedOn w:val="Normal"/>
    <w:link w:val="EndNoteBibliographyTitleChar"/>
    <w:rsid w:val="0028300F"/>
    <w:pPr>
      <w:jc w:val="center"/>
    </w:pPr>
    <w:rPr>
      <w:rFonts w:cs="Times New Roman"/>
      <w:noProof/>
      <w:lang w:val="en-US"/>
    </w:rPr>
  </w:style>
  <w:style w:type="character" w:customStyle="1" w:styleId="Heading2Char">
    <w:name w:val="Heading 2 Char"/>
    <w:link w:val="Heading2"/>
    <w:rsid w:val="004709E6"/>
    <w:rPr>
      <w:rFonts w:ascii="Arial" w:hAnsi="Arial"/>
      <w:b/>
      <w:sz w:val="24"/>
      <w:szCs w:val="22"/>
      <w:lang w:val="en-GB" w:eastAsia="en-US"/>
    </w:rPr>
  </w:style>
  <w:style w:type="character" w:customStyle="1" w:styleId="EndNoteBibliographyTitleChar">
    <w:name w:val="EndNote Bibliography Title Char"/>
    <w:link w:val="EndNoteBibliographyTitle"/>
    <w:rsid w:val="0028300F"/>
    <w:rPr>
      <w:noProof/>
      <w:color w:val="000000"/>
      <w:sz w:val="22"/>
      <w:szCs w:val="15"/>
      <w:lang w:val="en-US" w:eastAsia="en-US"/>
    </w:rPr>
  </w:style>
  <w:style w:type="paragraph" w:customStyle="1" w:styleId="EndNoteBibliography">
    <w:name w:val="EndNote Bibliography"/>
    <w:basedOn w:val="Normal"/>
    <w:link w:val="EndNoteBibliographyChar"/>
    <w:rsid w:val="0028300F"/>
    <w:rPr>
      <w:rFonts w:cs="Times New Roman"/>
      <w:noProof/>
      <w:lang w:val="en-US"/>
    </w:rPr>
  </w:style>
  <w:style w:type="character" w:customStyle="1" w:styleId="EndNoteBibliographyChar">
    <w:name w:val="EndNote Bibliography Char"/>
    <w:link w:val="EndNoteBibliography"/>
    <w:rsid w:val="0028300F"/>
    <w:rPr>
      <w:noProof/>
      <w:color w:val="000000"/>
      <w:sz w:val="22"/>
      <w:szCs w:val="15"/>
      <w:lang w:val="en-US" w:eastAsia="en-US"/>
    </w:rPr>
  </w:style>
  <w:style w:type="paragraph" w:styleId="ListParagraph">
    <w:name w:val="List Paragraph"/>
    <w:basedOn w:val="Normal"/>
    <w:uiPriority w:val="72"/>
    <w:qFormat/>
    <w:rsid w:val="00600FAC"/>
    <w:pPr>
      <w:ind w:left="720"/>
      <w:contextualSpacing/>
    </w:pPr>
  </w:style>
  <w:style w:type="paragraph" w:styleId="Revision">
    <w:name w:val="Revision"/>
    <w:hidden/>
    <w:uiPriority w:val="71"/>
    <w:semiHidden/>
    <w:rsid w:val="00EB7455"/>
    <w:rPr>
      <w:rFonts w:cs="Arial"/>
      <w:color w:val="000000"/>
      <w:sz w:val="22"/>
      <w:szCs w:val="15"/>
      <w:lang w:val="en-GB" w:eastAsia="en-US"/>
    </w:rPr>
  </w:style>
  <w:style w:type="character" w:customStyle="1" w:styleId="UnresolvedMention1">
    <w:name w:val="Unresolved Mention1"/>
    <w:basedOn w:val="DefaultParagraphFont"/>
    <w:uiPriority w:val="99"/>
    <w:semiHidden/>
    <w:unhideWhenUsed/>
    <w:rsid w:val="00EB7455"/>
    <w:rPr>
      <w:color w:val="605E5C"/>
      <w:shd w:val="clear" w:color="auto" w:fill="E1DFDD"/>
    </w:rPr>
  </w:style>
  <w:style w:type="character" w:styleId="UnresolvedMention">
    <w:name w:val="Unresolved Mention"/>
    <w:basedOn w:val="DefaultParagraphFont"/>
    <w:uiPriority w:val="99"/>
    <w:semiHidden/>
    <w:unhideWhenUsed/>
    <w:rsid w:val="00A543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2242069">
      <w:bodyDiv w:val="1"/>
      <w:marLeft w:val="0"/>
      <w:marRight w:val="0"/>
      <w:marTop w:val="0"/>
      <w:marBottom w:val="0"/>
      <w:divBdr>
        <w:top w:val="none" w:sz="0" w:space="0" w:color="auto"/>
        <w:left w:val="none" w:sz="0" w:space="0" w:color="auto"/>
        <w:bottom w:val="none" w:sz="0" w:space="0" w:color="auto"/>
        <w:right w:val="none" w:sz="0" w:space="0" w:color="auto"/>
      </w:divBdr>
    </w:div>
    <w:div w:id="180264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https://doi.org/10.1287/mnsc.34.5.58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stor.org/stable/2470007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forbes.com/sites/tomiogeron/2013/01/23/airbnb-and-the-unstoppable-rise-of-the-share-economy/" TargetMode="External"/><Relationship Id="rId4" Type="http://schemas.openxmlformats.org/officeDocument/2006/relationships/settings" Target="settings.xml"/><Relationship Id="rId9" Type="http://schemas.openxmlformats.org/officeDocument/2006/relationships/hyperlink" Target="https://apastyle.apa.org/products/publication-manual-7th-edition"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F7E8D-76DB-4CB3-9546-397E5214D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552</Words>
  <Characters>8849</Characters>
  <Application>Microsoft Office Word</Application>
  <DocSecurity>0</DocSecurity>
  <Lines>73</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emplate ECIS 2023</vt:lpstr>
      <vt:lpstr>Template ECIS 2023</vt:lpstr>
    </vt:vector>
  </TitlesOfParts>
  <Manager/>
  <Company/>
  <LinksUpToDate>false</LinksUpToDate>
  <CharactersWithSpaces>103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ECIS 2023</dc:title>
  <dc:subject/>
  <dc:creator/>
  <cp:keywords/>
  <dc:description>Stick to this, and you'll be fine.</dc:description>
  <cp:lastModifiedBy/>
  <cp:revision>1</cp:revision>
  <dcterms:created xsi:type="dcterms:W3CDTF">2024-09-11T10:52:00Z</dcterms:created>
  <dcterms:modified xsi:type="dcterms:W3CDTF">2026-02-28T14: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b3bd02fbf2f2bb75617158cac12b7adf762909a117d69ae82a2b5e17761845</vt:lpwstr>
  </property>
</Properties>
</file>